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4F9414" w14:textId="059D5BF1" w:rsidR="00A3302D" w:rsidRPr="00FB7290" w:rsidRDefault="006305D7" w:rsidP="00A4792B">
      <w:pPr>
        <w:pStyle w:val="NormalWeb"/>
        <w:widowControl/>
        <w:spacing w:before="0" w:beforeAutospacing="0" w:after="0" w:afterAutospacing="0"/>
        <w:rPr>
          <w:color w:val="000000" w:themeColor="text1"/>
        </w:rPr>
      </w:pPr>
      <w:r w:rsidRPr="00FB7290">
        <w:rPr>
          <w:b/>
          <w:bCs/>
          <w:color w:val="000000" w:themeColor="text1"/>
        </w:rPr>
        <w:t>TITLE:</w:t>
      </w:r>
    </w:p>
    <w:p w14:paraId="57C61B0F" w14:textId="20C8D6A4" w:rsidR="00CD7EB2" w:rsidRPr="00FB7290" w:rsidRDefault="00CD7EB2" w:rsidP="00A4792B">
      <w:pPr>
        <w:widowControl/>
        <w:rPr>
          <w:color w:val="000000" w:themeColor="text1"/>
        </w:rPr>
      </w:pPr>
      <w:r w:rsidRPr="00FB7290">
        <w:t xml:space="preserve">The </w:t>
      </w:r>
      <w:r w:rsidR="00A4792B" w:rsidRPr="00FB7290">
        <w:t xml:space="preserve">Use </w:t>
      </w:r>
      <w:r w:rsidR="00A4792B">
        <w:t>o</w:t>
      </w:r>
      <w:r w:rsidR="00A4792B" w:rsidRPr="00FB7290">
        <w:t xml:space="preserve">f Mouse Splenocytes </w:t>
      </w:r>
      <w:r w:rsidR="00A4792B">
        <w:t>t</w:t>
      </w:r>
      <w:r w:rsidR="00A4792B" w:rsidRPr="00FB7290">
        <w:t xml:space="preserve">o Assess Pathogen-Associated Molecular Pattern Influence </w:t>
      </w:r>
      <w:r w:rsidR="00A4792B">
        <w:t>o</w:t>
      </w:r>
      <w:r w:rsidR="00A4792B" w:rsidRPr="00FB7290">
        <w:t>n Clock Gene Expression</w:t>
      </w:r>
      <w:r w:rsidR="00A4792B" w:rsidRPr="00FB7290" w:rsidDel="00CD7EB2">
        <w:rPr>
          <w:color w:val="000000" w:themeColor="text1"/>
        </w:rPr>
        <w:t xml:space="preserve"> </w:t>
      </w:r>
    </w:p>
    <w:p w14:paraId="2E300B21" w14:textId="77777777" w:rsidR="007A4DD6" w:rsidRPr="00FB7290" w:rsidRDefault="007A4DD6" w:rsidP="00A4792B">
      <w:pPr>
        <w:widowControl/>
        <w:rPr>
          <w:b/>
          <w:bCs/>
          <w:color w:val="000000" w:themeColor="text1"/>
        </w:rPr>
      </w:pPr>
    </w:p>
    <w:p w14:paraId="3DEBD459" w14:textId="235371A0" w:rsidR="00A3302D" w:rsidRPr="00FB7290" w:rsidRDefault="006305D7" w:rsidP="00A4792B">
      <w:pPr>
        <w:widowControl/>
        <w:rPr>
          <w:b/>
          <w:bCs/>
          <w:color w:val="000000" w:themeColor="text1"/>
        </w:rPr>
      </w:pPr>
      <w:r w:rsidRPr="00FB7290">
        <w:rPr>
          <w:b/>
          <w:bCs/>
          <w:color w:val="000000" w:themeColor="text1"/>
        </w:rPr>
        <w:t>AUTHORS</w:t>
      </w:r>
      <w:r w:rsidR="000B662E" w:rsidRPr="00FB7290">
        <w:rPr>
          <w:b/>
          <w:bCs/>
          <w:color w:val="000000" w:themeColor="text1"/>
        </w:rPr>
        <w:t xml:space="preserve"> </w:t>
      </w:r>
      <w:r w:rsidR="00086FF5" w:rsidRPr="00FB7290">
        <w:rPr>
          <w:b/>
          <w:bCs/>
          <w:color w:val="000000" w:themeColor="text1"/>
        </w:rPr>
        <w:t xml:space="preserve">AND </w:t>
      </w:r>
      <w:r w:rsidR="000B662E" w:rsidRPr="00FB7290">
        <w:rPr>
          <w:b/>
          <w:bCs/>
          <w:color w:val="000000" w:themeColor="text1"/>
        </w:rPr>
        <w:t>AFFILIATIONS</w:t>
      </w:r>
      <w:r w:rsidRPr="00FB7290">
        <w:rPr>
          <w:b/>
          <w:bCs/>
          <w:color w:val="000000" w:themeColor="text1"/>
        </w:rPr>
        <w:t>:</w:t>
      </w:r>
    </w:p>
    <w:p w14:paraId="16621846" w14:textId="65C1383B" w:rsidR="00BD67EB" w:rsidRPr="00FB7290" w:rsidRDefault="00BD67EB" w:rsidP="00A4792B">
      <w:pPr>
        <w:widowControl/>
        <w:rPr>
          <w:bCs/>
          <w:color w:val="000000" w:themeColor="text1"/>
        </w:rPr>
      </w:pPr>
      <w:r w:rsidRPr="00FB7290">
        <w:rPr>
          <w:bCs/>
          <w:color w:val="000000" w:themeColor="text1"/>
        </w:rPr>
        <w:t>Adam C. Silver</w:t>
      </w:r>
      <w:r w:rsidRPr="00FB7290">
        <w:rPr>
          <w:bCs/>
          <w:color w:val="000000" w:themeColor="text1"/>
          <w:vertAlign w:val="superscript"/>
        </w:rPr>
        <w:t>1</w:t>
      </w:r>
    </w:p>
    <w:p w14:paraId="4C4A0527" w14:textId="08EEA871" w:rsidR="00BD67EB" w:rsidRPr="00FB7290" w:rsidRDefault="00BD67EB" w:rsidP="00A4792B">
      <w:pPr>
        <w:widowControl/>
        <w:rPr>
          <w:bCs/>
          <w:color w:val="000000" w:themeColor="text1"/>
        </w:rPr>
      </w:pPr>
      <w:r w:rsidRPr="00FB7290">
        <w:rPr>
          <w:bCs/>
          <w:color w:val="000000" w:themeColor="text1"/>
          <w:vertAlign w:val="superscript"/>
        </w:rPr>
        <w:t>1</w:t>
      </w:r>
      <w:r w:rsidRPr="00FB7290">
        <w:rPr>
          <w:bCs/>
          <w:color w:val="000000" w:themeColor="text1"/>
        </w:rPr>
        <w:t>Department of Biology, University of Hartford, West Hartford, CT, USA</w:t>
      </w:r>
    </w:p>
    <w:p w14:paraId="7F99A3CE" w14:textId="77777777" w:rsidR="00BD67EB" w:rsidRPr="00FB7290" w:rsidRDefault="00BD67EB" w:rsidP="00A4792B">
      <w:pPr>
        <w:widowControl/>
        <w:rPr>
          <w:bCs/>
          <w:color w:val="000000" w:themeColor="text1"/>
        </w:rPr>
      </w:pPr>
    </w:p>
    <w:p w14:paraId="442E2493" w14:textId="77777777" w:rsidR="00BD67EB" w:rsidRPr="00A4792B" w:rsidRDefault="00BD67EB" w:rsidP="00A4792B">
      <w:pPr>
        <w:widowControl/>
        <w:rPr>
          <w:b/>
          <w:bCs/>
          <w:color w:val="000000" w:themeColor="text1"/>
        </w:rPr>
      </w:pPr>
      <w:r w:rsidRPr="00A4792B">
        <w:rPr>
          <w:b/>
          <w:bCs/>
          <w:color w:val="000000" w:themeColor="text1"/>
        </w:rPr>
        <w:t xml:space="preserve">Corresponding Author: </w:t>
      </w:r>
    </w:p>
    <w:p w14:paraId="393DF64B" w14:textId="33CECDF6" w:rsidR="00BD67EB" w:rsidRPr="00FB7290" w:rsidRDefault="00BD67EB" w:rsidP="00A4792B">
      <w:pPr>
        <w:widowControl/>
        <w:rPr>
          <w:bCs/>
          <w:color w:val="000000" w:themeColor="text1"/>
        </w:rPr>
      </w:pPr>
      <w:r w:rsidRPr="00FB7290">
        <w:rPr>
          <w:bCs/>
          <w:color w:val="000000" w:themeColor="text1"/>
        </w:rPr>
        <w:t xml:space="preserve">Adam C. Silver </w:t>
      </w:r>
    </w:p>
    <w:p w14:paraId="191E5B63" w14:textId="4ED7D803" w:rsidR="00BD67EB" w:rsidRPr="00FB7290" w:rsidRDefault="00BD67EB" w:rsidP="00A4792B">
      <w:pPr>
        <w:widowControl/>
        <w:rPr>
          <w:bCs/>
          <w:color w:val="000000" w:themeColor="text1"/>
        </w:rPr>
      </w:pPr>
      <w:r w:rsidRPr="00FB7290">
        <w:rPr>
          <w:bCs/>
          <w:color w:val="000000" w:themeColor="text1"/>
        </w:rPr>
        <w:t>asilver@hartford.edu</w:t>
      </w:r>
    </w:p>
    <w:p w14:paraId="3CA4AB06" w14:textId="4BDD4120" w:rsidR="00BD67EB" w:rsidRPr="00FB7290" w:rsidRDefault="00BD67EB" w:rsidP="00A4792B">
      <w:pPr>
        <w:widowControl/>
        <w:rPr>
          <w:bCs/>
          <w:color w:val="000000" w:themeColor="text1"/>
        </w:rPr>
      </w:pPr>
      <w:r w:rsidRPr="00FB7290">
        <w:rPr>
          <w:bCs/>
          <w:color w:val="000000" w:themeColor="text1"/>
        </w:rPr>
        <w:t>Tel: (860)-768-4587</w:t>
      </w:r>
    </w:p>
    <w:p w14:paraId="60FCB589" w14:textId="42D11221" w:rsidR="00D04A95" w:rsidRPr="00FB7290" w:rsidRDefault="00D04A95" w:rsidP="00A4792B">
      <w:pPr>
        <w:widowControl/>
        <w:rPr>
          <w:bCs/>
          <w:color w:val="000000" w:themeColor="text1"/>
        </w:rPr>
      </w:pPr>
    </w:p>
    <w:p w14:paraId="1C34ADCF" w14:textId="7317A868" w:rsidR="00A3302D" w:rsidRPr="00FB7290" w:rsidRDefault="006305D7" w:rsidP="00A4792B">
      <w:pPr>
        <w:pStyle w:val="NormalWeb"/>
        <w:widowControl/>
        <w:spacing w:before="0" w:beforeAutospacing="0" w:after="0" w:afterAutospacing="0"/>
        <w:rPr>
          <w:b/>
          <w:bCs/>
          <w:color w:val="000000" w:themeColor="text1"/>
        </w:rPr>
      </w:pPr>
      <w:r w:rsidRPr="00FB7290">
        <w:rPr>
          <w:b/>
          <w:bCs/>
          <w:color w:val="000000" w:themeColor="text1"/>
        </w:rPr>
        <w:t>KEYWORDS:</w:t>
      </w:r>
    </w:p>
    <w:p w14:paraId="3BC8339C" w14:textId="4DE3E939" w:rsidR="00BD67EB" w:rsidRPr="00FB7290" w:rsidRDefault="00A3302D" w:rsidP="00A4792B">
      <w:pPr>
        <w:widowControl/>
        <w:rPr>
          <w:color w:val="000000" w:themeColor="text1"/>
        </w:rPr>
      </w:pPr>
      <w:r w:rsidRPr="00FB7290">
        <w:rPr>
          <w:color w:val="000000" w:themeColor="text1"/>
        </w:rPr>
        <w:t xml:space="preserve">Molecular clock, Circadian rhythms, </w:t>
      </w:r>
      <w:r w:rsidR="00BD67EB" w:rsidRPr="00FB7290">
        <w:rPr>
          <w:color w:val="000000" w:themeColor="text1"/>
        </w:rPr>
        <w:t>Lipopolysaccharide</w:t>
      </w:r>
      <w:r w:rsidR="00EA735A" w:rsidRPr="00FB7290">
        <w:rPr>
          <w:color w:val="000000" w:themeColor="text1"/>
        </w:rPr>
        <w:t xml:space="preserve">, </w:t>
      </w:r>
      <w:r w:rsidR="00A971E0" w:rsidRPr="00FB7290">
        <w:rPr>
          <w:color w:val="000000" w:themeColor="text1"/>
        </w:rPr>
        <w:t xml:space="preserve">ODN1826, Heat-killed </w:t>
      </w:r>
      <w:r w:rsidR="00A971E0" w:rsidRPr="00FB7290">
        <w:rPr>
          <w:i/>
          <w:color w:val="000000" w:themeColor="text1"/>
        </w:rPr>
        <w:t>Listeria monocytogenes</w:t>
      </w:r>
      <w:r w:rsidR="00A971E0" w:rsidRPr="00FB7290">
        <w:rPr>
          <w:color w:val="000000" w:themeColor="text1"/>
        </w:rPr>
        <w:t>,</w:t>
      </w:r>
      <w:r w:rsidRPr="00FB7290">
        <w:rPr>
          <w:i/>
          <w:color w:val="000000" w:themeColor="text1"/>
        </w:rPr>
        <w:t xml:space="preserve"> </w:t>
      </w:r>
      <w:r w:rsidR="00EA735A" w:rsidRPr="00FB7290">
        <w:rPr>
          <w:color w:val="000000" w:themeColor="text1"/>
        </w:rPr>
        <w:t xml:space="preserve">Splenocytes, </w:t>
      </w:r>
      <w:r w:rsidR="00BD67EB" w:rsidRPr="00FB7290">
        <w:rPr>
          <w:color w:val="000000" w:themeColor="text1"/>
        </w:rPr>
        <w:t>Toll-like receptors</w:t>
      </w:r>
      <w:r w:rsidR="00EA735A" w:rsidRPr="00FB7290">
        <w:rPr>
          <w:color w:val="000000" w:themeColor="text1"/>
        </w:rPr>
        <w:t xml:space="preserve">, </w:t>
      </w:r>
      <w:r w:rsidR="00BD67EB" w:rsidRPr="00FB7290">
        <w:rPr>
          <w:color w:val="000000" w:themeColor="text1"/>
        </w:rPr>
        <w:t>Pattern-recognition receptors</w:t>
      </w:r>
      <w:r w:rsidR="00EA735A" w:rsidRPr="00FB7290">
        <w:rPr>
          <w:color w:val="000000" w:themeColor="text1"/>
        </w:rPr>
        <w:t xml:space="preserve">, </w:t>
      </w:r>
      <w:r w:rsidR="00BD67EB" w:rsidRPr="00FB7290">
        <w:rPr>
          <w:color w:val="000000" w:themeColor="text1"/>
        </w:rPr>
        <w:t>Pathogen-associated molecular patterns</w:t>
      </w:r>
      <w:r w:rsidR="00012C78" w:rsidRPr="00FB7290">
        <w:rPr>
          <w:color w:val="000000" w:themeColor="text1"/>
        </w:rPr>
        <w:t>, I</w:t>
      </w:r>
      <w:r w:rsidR="00EA735A" w:rsidRPr="00FB7290">
        <w:rPr>
          <w:color w:val="000000" w:themeColor="text1"/>
        </w:rPr>
        <w:t>mmunology</w:t>
      </w:r>
      <w:r w:rsidR="00FB7290">
        <w:rPr>
          <w:color w:val="000000" w:themeColor="text1"/>
        </w:rPr>
        <w:t xml:space="preserve"> </w:t>
      </w:r>
    </w:p>
    <w:p w14:paraId="1CB4E390" w14:textId="77777777" w:rsidR="006305D7" w:rsidRPr="00FB7290" w:rsidRDefault="006305D7" w:rsidP="00A4792B">
      <w:pPr>
        <w:pStyle w:val="NormalWeb"/>
        <w:widowControl/>
        <w:spacing w:before="0" w:beforeAutospacing="0" w:after="0" w:afterAutospacing="0"/>
        <w:rPr>
          <w:color w:val="000000" w:themeColor="text1"/>
        </w:rPr>
      </w:pPr>
    </w:p>
    <w:p w14:paraId="50A924BC" w14:textId="1D6E025C" w:rsidR="00A3302D" w:rsidRPr="00FB7290" w:rsidRDefault="00086FF5" w:rsidP="00A4792B">
      <w:pPr>
        <w:widowControl/>
        <w:rPr>
          <w:b/>
          <w:bCs/>
          <w:color w:val="000000" w:themeColor="text1"/>
        </w:rPr>
      </w:pPr>
      <w:r w:rsidRPr="00FB7290">
        <w:rPr>
          <w:b/>
          <w:bCs/>
          <w:color w:val="000000" w:themeColor="text1"/>
        </w:rPr>
        <w:t>SUMMARY</w:t>
      </w:r>
      <w:r w:rsidR="006305D7" w:rsidRPr="00FB7290">
        <w:rPr>
          <w:b/>
          <w:bCs/>
          <w:color w:val="000000" w:themeColor="text1"/>
        </w:rPr>
        <w:t>:</w:t>
      </w:r>
    </w:p>
    <w:p w14:paraId="32798D51" w14:textId="1AE42C87" w:rsidR="007A4DD6" w:rsidRPr="00FB7290" w:rsidRDefault="001D3E17" w:rsidP="00A4792B">
      <w:pPr>
        <w:widowControl/>
        <w:rPr>
          <w:color w:val="000000" w:themeColor="text1"/>
        </w:rPr>
      </w:pPr>
      <w:r w:rsidRPr="00FB7290">
        <w:rPr>
          <w:color w:val="000000" w:themeColor="text1"/>
        </w:rPr>
        <w:t xml:space="preserve">This protocol describes a technique using mouse splenocytes to discover pathogen-associated molecular patterns that alter molecular clock gene expression. </w:t>
      </w:r>
    </w:p>
    <w:p w14:paraId="761028D6" w14:textId="77777777" w:rsidR="006305D7" w:rsidRPr="00FB7290" w:rsidRDefault="006305D7" w:rsidP="00A4792B">
      <w:pPr>
        <w:widowControl/>
      </w:pPr>
    </w:p>
    <w:p w14:paraId="4C7D5FD5" w14:textId="7E9AE003" w:rsidR="006305D7" w:rsidRPr="00FB7290" w:rsidRDefault="006305D7" w:rsidP="00A4792B">
      <w:pPr>
        <w:widowControl/>
        <w:rPr>
          <w:color w:val="808080" w:themeColor="background1" w:themeShade="80"/>
        </w:rPr>
      </w:pPr>
      <w:r w:rsidRPr="00FB7290">
        <w:rPr>
          <w:b/>
          <w:bCs/>
        </w:rPr>
        <w:t>ABSTRACT:</w:t>
      </w:r>
      <w:r w:rsidRPr="00FB7290">
        <w:t xml:space="preserve"> </w:t>
      </w:r>
    </w:p>
    <w:p w14:paraId="34D78FE6" w14:textId="5715F61F" w:rsidR="000E1386" w:rsidRPr="00FB7290" w:rsidRDefault="00FA5E2D" w:rsidP="00A4792B">
      <w:pPr>
        <w:widowControl/>
        <w:rPr>
          <w:color w:val="000000" w:themeColor="text1"/>
        </w:rPr>
      </w:pPr>
      <w:r w:rsidRPr="00FB7290">
        <w:rPr>
          <w:color w:val="000000" w:themeColor="text1"/>
        </w:rPr>
        <w:t xml:space="preserve">From behavior to gene expression, circadian rhythms regulate nearly all aspects of physiology. </w:t>
      </w:r>
      <w:r w:rsidR="00F44D0C" w:rsidRPr="00FB7290">
        <w:rPr>
          <w:color w:val="000000" w:themeColor="text1"/>
        </w:rPr>
        <w:t>Here</w:t>
      </w:r>
      <w:r w:rsidR="004338F2" w:rsidRPr="00FB7290">
        <w:rPr>
          <w:color w:val="000000" w:themeColor="text1"/>
        </w:rPr>
        <w:t>,</w:t>
      </w:r>
      <w:r w:rsidR="00F44D0C" w:rsidRPr="00FB7290">
        <w:rPr>
          <w:color w:val="000000" w:themeColor="text1"/>
        </w:rPr>
        <w:t xml:space="preserve"> </w:t>
      </w:r>
      <w:r w:rsidR="00FB7290">
        <w:rPr>
          <w:color w:val="000000" w:themeColor="text1"/>
        </w:rPr>
        <w:t>we</w:t>
      </w:r>
      <w:r w:rsidR="00F44D0C" w:rsidRPr="00FB7290">
        <w:rPr>
          <w:color w:val="000000" w:themeColor="text1"/>
        </w:rPr>
        <w:t xml:space="preserve"> present a methodology to challenge mouse splenocytes </w:t>
      </w:r>
      <w:r w:rsidR="00FF2D2F" w:rsidRPr="00FB7290">
        <w:rPr>
          <w:color w:val="000000" w:themeColor="text1"/>
        </w:rPr>
        <w:t xml:space="preserve">with </w:t>
      </w:r>
      <w:r w:rsidR="00CC13CC" w:rsidRPr="00FB7290">
        <w:rPr>
          <w:color w:val="000000" w:themeColor="text1"/>
        </w:rPr>
        <w:t xml:space="preserve">the </w:t>
      </w:r>
      <w:r w:rsidR="00FF2D2F" w:rsidRPr="00FB7290">
        <w:rPr>
          <w:color w:val="000000" w:themeColor="text1"/>
        </w:rPr>
        <w:t>pathogen-associ</w:t>
      </w:r>
      <w:r w:rsidR="00F44D0C" w:rsidRPr="00FB7290">
        <w:rPr>
          <w:color w:val="000000" w:themeColor="text1"/>
        </w:rPr>
        <w:t xml:space="preserve">ated </w:t>
      </w:r>
      <w:r w:rsidR="00FF2D2F" w:rsidRPr="00FB7290">
        <w:rPr>
          <w:color w:val="000000" w:themeColor="text1"/>
        </w:rPr>
        <w:t xml:space="preserve">molecular patterns </w:t>
      </w:r>
      <w:r w:rsidR="004338F2" w:rsidRPr="00FB7290">
        <w:rPr>
          <w:color w:val="000000" w:themeColor="text1"/>
        </w:rPr>
        <w:t xml:space="preserve">(PAMPs) </w:t>
      </w:r>
      <w:r w:rsidR="00CC13CC" w:rsidRPr="00FB7290">
        <w:rPr>
          <w:color w:val="000000" w:themeColor="text1"/>
        </w:rPr>
        <w:t>lipopolysaccharide</w:t>
      </w:r>
      <w:r w:rsidR="006943B4" w:rsidRPr="00FB7290">
        <w:rPr>
          <w:color w:val="000000" w:themeColor="text1"/>
        </w:rPr>
        <w:t xml:space="preserve"> (LPS)</w:t>
      </w:r>
      <w:r w:rsidR="00CC13CC" w:rsidRPr="00FB7290">
        <w:rPr>
          <w:color w:val="000000" w:themeColor="text1"/>
        </w:rPr>
        <w:t xml:space="preserve">, ODN1826, and heat-killed </w:t>
      </w:r>
      <w:r w:rsidR="00CC13CC" w:rsidRPr="00FB7290">
        <w:rPr>
          <w:i/>
          <w:color w:val="000000" w:themeColor="text1"/>
        </w:rPr>
        <w:t xml:space="preserve">Listeria monocytogenes </w:t>
      </w:r>
      <w:r w:rsidR="004338F2" w:rsidRPr="00FB7290">
        <w:rPr>
          <w:color w:val="000000" w:themeColor="text1"/>
        </w:rPr>
        <w:t>and examine their effect</w:t>
      </w:r>
      <w:r w:rsidR="00FF2D2F" w:rsidRPr="00FB7290">
        <w:rPr>
          <w:color w:val="000000" w:themeColor="text1"/>
        </w:rPr>
        <w:t xml:space="preserve"> on the molecular circadian clock. </w:t>
      </w:r>
      <w:r w:rsidR="006943B4" w:rsidRPr="00FB7290">
        <w:rPr>
          <w:color w:val="000000" w:themeColor="text1"/>
        </w:rPr>
        <w:t xml:space="preserve">Previously, studies have focused on examining the influence of LPS on the molecular clock using a variety of </w:t>
      </w:r>
      <w:r w:rsidR="00FB7290" w:rsidRPr="00FB7290">
        <w:rPr>
          <w:i/>
          <w:color w:val="000000" w:themeColor="text1"/>
        </w:rPr>
        <w:t>in vivo</w:t>
      </w:r>
      <w:r w:rsidR="006943B4" w:rsidRPr="00FB7290">
        <w:rPr>
          <w:i/>
          <w:color w:val="000000" w:themeColor="text1"/>
        </w:rPr>
        <w:t xml:space="preserve"> </w:t>
      </w:r>
      <w:r w:rsidR="006943B4" w:rsidRPr="00FB7290">
        <w:rPr>
          <w:color w:val="000000" w:themeColor="text1"/>
        </w:rPr>
        <w:t xml:space="preserve">and </w:t>
      </w:r>
      <w:r w:rsidR="00FB7290" w:rsidRPr="00FB7290">
        <w:rPr>
          <w:i/>
          <w:color w:val="000000" w:themeColor="text1"/>
        </w:rPr>
        <w:t>ex vivo</w:t>
      </w:r>
      <w:r w:rsidR="006943B4" w:rsidRPr="00FB7290">
        <w:rPr>
          <w:i/>
          <w:color w:val="000000" w:themeColor="text1"/>
        </w:rPr>
        <w:t xml:space="preserve"> </w:t>
      </w:r>
      <w:r w:rsidR="006943B4" w:rsidRPr="00FB7290">
        <w:rPr>
          <w:color w:val="000000" w:themeColor="text1"/>
        </w:rPr>
        <w:t xml:space="preserve">approaches </w:t>
      </w:r>
      <w:r w:rsidR="005979B4" w:rsidRPr="00FB7290">
        <w:rPr>
          <w:color w:val="000000" w:themeColor="text1"/>
        </w:rPr>
        <w:t>from a</w:t>
      </w:r>
      <w:r w:rsidR="006A72FE" w:rsidRPr="00FB7290">
        <w:rPr>
          <w:color w:val="000000" w:themeColor="text1"/>
        </w:rPr>
        <w:t>n</w:t>
      </w:r>
      <w:r w:rsidR="005979B4" w:rsidRPr="00FB7290">
        <w:rPr>
          <w:color w:val="000000" w:themeColor="text1"/>
        </w:rPr>
        <w:t xml:space="preserve"> </w:t>
      </w:r>
      <w:r w:rsidR="006A72FE" w:rsidRPr="00FB7290">
        <w:rPr>
          <w:color w:val="000000" w:themeColor="text1"/>
        </w:rPr>
        <w:t>assortment</w:t>
      </w:r>
      <w:r w:rsidR="005979B4" w:rsidRPr="00FB7290">
        <w:rPr>
          <w:color w:val="000000" w:themeColor="text1"/>
        </w:rPr>
        <w:t xml:space="preserve"> of models (</w:t>
      </w:r>
      <w:r w:rsidR="00FB7290" w:rsidRPr="00FB7290">
        <w:rPr>
          <w:i/>
          <w:color w:val="000000" w:themeColor="text1"/>
        </w:rPr>
        <w:t>e.g.,</w:t>
      </w:r>
      <w:r w:rsidR="005979B4" w:rsidRPr="00FB7290">
        <w:rPr>
          <w:color w:val="000000" w:themeColor="text1"/>
        </w:rPr>
        <w:t xml:space="preserve"> mouse, rat, and human).</w:t>
      </w:r>
      <w:r w:rsidR="006943B4" w:rsidRPr="00FB7290">
        <w:rPr>
          <w:color w:val="000000" w:themeColor="text1"/>
        </w:rPr>
        <w:t xml:space="preserve"> </w:t>
      </w:r>
      <w:r w:rsidR="002F0B54" w:rsidRPr="00FB7290">
        <w:rPr>
          <w:color w:val="000000" w:themeColor="text1"/>
        </w:rPr>
        <w:t xml:space="preserve">This </w:t>
      </w:r>
      <w:r w:rsidR="00BA3015" w:rsidRPr="00FB7290">
        <w:rPr>
          <w:color w:val="000000" w:themeColor="text1"/>
        </w:rPr>
        <w:t xml:space="preserve">protocol describes the </w:t>
      </w:r>
      <w:r w:rsidR="00D61049" w:rsidRPr="00FB7290">
        <w:rPr>
          <w:color w:val="000000" w:themeColor="text1"/>
        </w:rPr>
        <w:t>isolation and challenge of splenocytes, as well as the methodology to assess clock gene expression post-challenge</w:t>
      </w:r>
      <w:r w:rsidR="00C84AC5" w:rsidRPr="00FB7290">
        <w:rPr>
          <w:color w:val="000000" w:themeColor="text1"/>
        </w:rPr>
        <w:t xml:space="preserve"> via quantitative PCR</w:t>
      </w:r>
      <w:r w:rsidR="00D61049" w:rsidRPr="00FB7290">
        <w:rPr>
          <w:color w:val="000000" w:themeColor="text1"/>
        </w:rPr>
        <w:t>.</w:t>
      </w:r>
      <w:r w:rsidR="002F0B54" w:rsidRPr="00FB7290">
        <w:rPr>
          <w:color w:val="000000" w:themeColor="text1"/>
        </w:rPr>
        <w:t xml:space="preserve"> </w:t>
      </w:r>
      <w:r w:rsidR="006A0255" w:rsidRPr="00FB7290">
        <w:rPr>
          <w:color w:val="000000" w:themeColor="text1"/>
        </w:rPr>
        <w:t xml:space="preserve">This approach can </w:t>
      </w:r>
      <w:proofErr w:type="gramStart"/>
      <w:r w:rsidR="006A0255" w:rsidRPr="00FB7290">
        <w:rPr>
          <w:color w:val="000000" w:themeColor="text1"/>
        </w:rPr>
        <w:t>be used</w:t>
      </w:r>
      <w:proofErr w:type="gramEnd"/>
      <w:r w:rsidR="006A0255" w:rsidRPr="00FB7290">
        <w:rPr>
          <w:color w:val="000000" w:themeColor="text1"/>
        </w:rPr>
        <w:t xml:space="preserve"> to assess not only the influence of microbial components on the molecular clock but other molecules </w:t>
      </w:r>
      <w:r w:rsidR="002F0B54" w:rsidRPr="00FB7290">
        <w:rPr>
          <w:color w:val="000000" w:themeColor="text1"/>
        </w:rPr>
        <w:t>as well</w:t>
      </w:r>
      <w:r w:rsidR="00086068" w:rsidRPr="00FB7290">
        <w:rPr>
          <w:color w:val="000000" w:themeColor="text1"/>
        </w:rPr>
        <w:t xml:space="preserve"> that may </w:t>
      </w:r>
      <w:r w:rsidR="00570AB2" w:rsidRPr="00FB7290">
        <w:rPr>
          <w:color w:val="000000" w:themeColor="text1"/>
        </w:rPr>
        <w:t>alter expression of the clock</w:t>
      </w:r>
      <w:r w:rsidR="002F0B54" w:rsidRPr="00FB7290">
        <w:rPr>
          <w:color w:val="000000" w:themeColor="text1"/>
        </w:rPr>
        <w:t xml:space="preserve">. This approach could </w:t>
      </w:r>
      <w:proofErr w:type="gramStart"/>
      <w:r w:rsidR="002F0B54" w:rsidRPr="00FB7290">
        <w:rPr>
          <w:color w:val="000000" w:themeColor="text1"/>
        </w:rPr>
        <w:t>be utilized</w:t>
      </w:r>
      <w:proofErr w:type="gramEnd"/>
      <w:r w:rsidR="002F0B54" w:rsidRPr="00FB7290">
        <w:rPr>
          <w:color w:val="000000" w:themeColor="text1"/>
        </w:rPr>
        <w:t xml:space="preserve"> to tease apart the molecular mechanism of how PAMP-Toll-like receptor </w:t>
      </w:r>
      <w:r w:rsidR="00F6204D" w:rsidRPr="00FB7290">
        <w:rPr>
          <w:color w:val="000000" w:themeColor="text1"/>
        </w:rPr>
        <w:t>interaction</w:t>
      </w:r>
      <w:r w:rsidR="002F0B54" w:rsidRPr="00FB7290">
        <w:rPr>
          <w:color w:val="000000" w:themeColor="text1"/>
        </w:rPr>
        <w:t xml:space="preserve"> influences clock expression. </w:t>
      </w:r>
    </w:p>
    <w:p w14:paraId="2E6618DE" w14:textId="77777777" w:rsidR="000E1386" w:rsidRPr="00FB7290" w:rsidRDefault="000E1386" w:rsidP="00A4792B">
      <w:pPr>
        <w:widowControl/>
      </w:pPr>
    </w:p>
    <w:p w14:paraId="57478530" w14:textId="7389457E" w:rsidR="00CF4054" w:rsidRPr="00FB7290" w:rsidRDefault="006305D7" w:rsidP="00A4792B">
      <w:pPr>
        <w:widowControl/>
        <w:rPr>
          <w:color w:val="808080"/>
        </w:rPr>
      </w:pPr>
      <w:r w:rsidRPr="00FB7290">
        <w:rPr>
          <w:b/>
        </w:rPr>
        <w:t>INTRODUCTION</w:t>
      </w:r>
      <w:r w:rsidRPr="00FB7290">
        <w:rPr>
          <w:b/>
          <w:bCs/>
        </w:rPr>
        <w:t>:</w:t>
      </w:r>
      <w:r w:rsidRPr="00FB7290">
        <w:t xml:space="preserve"> </w:t>
      </w:r>
    </w:p>
    <w:p w14:paraId="7033702B" w14:textId="4A605C65" w:rsidR="004230B6" w:rsidRPr="00FB7290" w:rsidRDefault="00DA4751" w:rsidP="00A4792B">
      <w:pPr>
        <w:widowControl/>
        <w:rPr>
          <w:color w:val="000000" w:themeColor="text1"/>
        </w:rPr>
      </w:pPr>
      <w:r w:rsidRPr="00FB7290">
        <w:rPr>
          <w:color w:val="000000" w:themeColor="text1"/>
        </w:rPr>
        <w:t>The master clock</w:t>
      </w:r>
      <w:r w:rsidR="008C34E6" w:rsidRPr="00FB7290">
        <w:rPr>
          <w:color w:val="000000" w:themeColor="text1"/>
        </w:rPr>
        <w:t xml:space="preserve"> in mammals</w:t>
      </w:r>
      <w:r w:rsidRPr="00FB7290">
        <w:rPr>
          <w:color w:val="000000" w:themeColor="text1"/>
        </w:rPr>
        <w:t xml:space="preserve">, </w:t>
      </w:r>
      <w:r w:rsidR="008A1A7A" w:rsidRPr="00FB7290">
        <w:rPr>
          <w:color w:val="000000" w:themeColor="text1"/>
        </w:rPr>
        <w:t xml:space="preserve">which orchestrates 24-h oscillations </w:t>
      </w:r>
      <w:r w:rsidR="00CB02D2" w:rsidRPr="00FB7290">
        <w:rPr>
          <w:color w:val="000000" w:themeColor="text1"/>
        </w:rPr>
        <w:t>for</w:t>
      </w:r>
      <w:r w:rsidR="008A1A7A" w:rsidRPr="00FB7290">
        <w:rPr>
          <w:color w:val="000000" w:themeColor="text1"/>
        </w:rPr>
        <w:t xml:space="preserve"> nearly all aspects of physiology and behavior</w:t>
      </w:r>
      <w:r w:rsidR="00CB02D2" w:rsidRPr="00FB7290">
        <w:rPr>
          <w:color w:val="000000" w:themeColor="text1"/>
        </w:rPr>
        <w:t xml:space="preserve">, is located within the suprachiasmatic nucleus </w:t>
      </w:r>
      <w:r w:rsidR="00E50179" w:rsidRPr="00FB7290">
        <w:rPr>
          <w:color w:val="000000" w:themeColor="text1"/>
        </w:rPr>
        <w:t xml:space="preserve">(SCN) </w:t>
      </w:r>
      <w:r w:rsidR="00CB02D2" w:rsidRPr="00FB7290">
        <w:rPr>
          <w:color w:val="000000" w:themeColor="text1"/>
        </w:rPr>
        <w:t>of the hypothalamus</w:t>
      </w:r>
      <w:r w:rsidR="000C7C90" w:rsidRPr="00FB7290">
        <w:rPr>
          <w:color w:val="000000" w:themeColor="text1"/>
        </w:rPr>
        <w:fldChar w:fldCharType="begin" w:fldLock="1"/>
      </w:r>
      <w:r w:rsidR="005A1F8C" w:rsidRPr="00FB7290">
        <w:rPr>
          <w:color w:val="000000" w:themeColor="text1"/>
        </w:rPr>
        <w:instrText>ADDIN CSL_CITATION { "citationItems" : [ { "id" : "ITEM-1", "itemData" : { "DOI" : "10.1038/nrg1633", "ISBN" : "1471-0056 (Print)\\n1471-0056 (Linking)", "ISSN" : "1471-0056", "PMID" : "15951747", "abstract" : "The organization of biological activities into daily cycles is universal in organisms as diverse as cyanobacteria, fungi, algae, plants, flies, birds and man. Comparisons of circadian clocks in unicellular and multicellular organisms using molecular genetics and genomics have provided new insights into the mechanisms and complexity of clock systems. Whereas unicellular organisms require stand-alone clocks that can generate 24-hour rhythms for diverse processes, organisms with differentiated tissues can partition clock function to generate and coordinate different rhythms. In both cases, the temporal coordination of a multi-oscillator system is essential for producing robust circadian rhythms of gene expression and biological activity.", "author" : [ { "dropping-particle" : "", "family" : "Bell-Pedersen", "given" : "Deborah", "non-dropping-particle" : "", "parse-names" : false, "suffix" : "" }, { "dropping-particle" : "", "family" : "Cassone", "given" : "Vincent M", "non-dropping-particle" : "", "parse-names" : false, "suffix" : "" }, { "dropping-particle" : "", "family" : "Earnest", "given" : "David J", "non-dropping-particle" : "", "parse-names" : false, "suffix" : "" }, { "dropping-particle" : "", "family" : "Golden", "given" : "Susan S", "non-dropping-particle" : "", "parse-names" : false, "suffix" : "" }, { "dropping-particle" : "", "family" : "Hardin", "given" : "Paul E", "non-dropping-particle" : "", "parse-names" : false, "suffix" : "" }, { "dropping-particle" : "", "family" : "Thomas", "given" : "Terry L", "non-dropping-particle" : "", "parse-names" : false, "suffix" : "" }, { "dropping-particle" : "", "family" : "Zoran", "given" : "Mark J", "non-dropping-particle" : "", "parse-names" : false, "suffix" : "" } ], "container-title" : "Nature reviews. Genetics", "id" : "ITEM-1", "issue" : "7", "issued" : { "date-parts" : [ [ "2005" ] ] }, "page" : "544-56", "title" : "Circadian rhythms from multiple oscillators: lessons from diverse organisms.", "type" : "article-journal", "volume" : "6" }, "uris" : [ "http://www.mendeley.com/documents/?uuid=d99e94f3-41e3-470b-8b9b-07e04e48270e" ] }, { "id" : "ITEM-2", "itemData" : { "DOI" : "10.1146/annurev-neuro-060909-153128", "ISBN" : "1545-4126 (Electronic)\\r0147-006X (Linking)", "ISSN" : "0147-006X", "PMID" : "22483041", "abstract" : "The circadian system of mammals is composed of a hierarchy of oscillators that function at the cellular, tissue, and systems levels. A common molecular mechanism underlies the cell-autonomous circadian oscillator throughout the body, yet this clock system is adapted to different functional contexts. In the central suprachiasmatic nucleus (SCN) of the hypothalamus, a coupled population of neuronal circadian oscillators acts as a master pacemaker for the organism to drive rhythms in activity and rest, feeding, body temperature, and hormones. Coupling within the SCN network confers robustness to the SCN pacemaker, which in turn provides stability to the overall temporal architecture of the organism. Throughout the majority of the cells in the body, cell-autonomous circadian clocks are intimately enmeshed within metabolic pathways. Thus, an emerging view for the adaptive significance of circadian clocks is their fundamental role in orchestrating metabolism.", "author" : [ { "dropping-particle" : "", "family" : "Mohawk", "given" : "Jennifer A.", "non-dropping-particle" : "", "parse-names" : false, "suffix" : "" }, { "dropping-particle" : "", "family" : "Green", "given" : "Carla B.", "non-dropping-particle" : "", "parse-names" : false, "suffix" : "" }, { "dropping-particle" : "", "family" : "Takahashi", "given" : "Joseph S.", "non-dropping-particle" : "", "parse-names" : false, "suffix" : "" } ], "container-title" : "Annual Review of Neuroscience", "id" : "ITEM-2", "issue" : "1", "issued" : { "date-parts" : [ [ "2012" ] ] }, "page" : "445-462", "title" : "Central and Peripheral Circadian Clocks in Mammals", "type" : "article-journal", "volume" : "35" }, "uris" : [ "http://www.mendeley.com/documents/?uuid=d4783acb-e026-425b-a920-c89d7a9234d7" ] } ], "mendeley" : { "formattedCitation" : "&lt;sup&gt;1,2&lt;/sup&gt;", "plainTextFormattedCitation" : "1,2", "previouslyFormattedCitation" : "&lt;sup&gt;1,2&lt;/sup&gt;" }, "properties" : { "noteIndex" : 0 }, "schema" : "https://github.com/citation-style-language/schema/raw/master/csl-citation.json" }</w:instrText>
      </w:r>
      <w:r w:rsidR="000C7C90" w:rsidRPr="00FB7290">
        <w:rPr>
          <w:color w:val="000000" w:themeColor="text1"/>
        </w:rPr>
        <w:fldChar w:fldCharType="separate"/>
      </w:r>
      <w:r w:rsidR="000C7C90" w:rsidRPr="00FB7290">
        <w:rPr>
          <w:color w:val="000000" w:themeColor="text1"/>
          <w:vertAlign w:val="superscript"/>
        </w:rPr>
        <w:t>1,2</w:t>
      </w:r>
      <w:r w:rsidR="000C7C90" w:rsidRPr="00FB7290">
        <w:rPr>
          <w:color w:val="000000" w:themeColor="text1"/>
        </w:rPr>
        <w:fldChar w:fldCharType="end"/>
      </w:r>
      <w:r w:rsidR="00CB02D2" w:rsidRPr="00FB7290">
        <w:rPr>
          <w:color w:val="000000" w:themeColor="text1"/>
        </w:rPr>
        <w:t xml:space="preserve">. </w:t>
      </w:r>
      <w:r w:rsidR="00154079" w:rsidRPr="00FB7290">
        <w:rPr>
          <w:color w:val="000000" w:themeColor="text1"/>
        </w:rPr>
        <w:t xml:space="preserve">In addition to regulating biological processes on an organismal level, the master clock also synchronizes peripheral </w:t>
      </w:r>
      <w:r w:rsidR="00D4137E" w:rsidRPr="00FB7290">
        <w:rPr>
          <w:color w:val="000000" w:themeColor="text1"/>
        </w:rPr>
        <w:t xml:space="preserve">cellular </w:t>
      </w:r>
      <w:r w:rsidR="00154079" w:rsidRPr="00FB7290">
        <w:rPr>
          <w:color w:val="000000" w:themeColor="text1"/>
        </w:rPr>
        <w:t>clocks throughout the body</w:t>
      </w:r>
      <w:r w:rsidR="000C7C90" w:rsidRPr="00FB7290">
        <w:rPr>
          <w:color w:val="000000" w:themeColor="text1"/>
        </w:rPr>
        <w:fldChar w:fldCharType="begin" w:fldLock="1"/>
      </w:r>
      <w:r w:rsidR="005A1F8C" w:rsidRPr="00FB7290">
        <w:rPr>
          <w:color w:val="000000" w:themeColor="text1"/>
        </w:rPr>
        <w:instrText>ADDIN CSL_CITATION { "citationItems" : [ { "id" : "ITEM-1", "itemData" : { "DOI" : "10.1016/S0092-8674(00)81199-X", "ISBN" : "0092-8674 (Print)", "ISSN" : "00928674", "PMID" : "9635423", "abstract" : "The treatment of cultured rat-1 fibroblasts or H35 hepatoma cells with high concentrations of serum induces the circadian expression of various genes whose transcription also oscillates in living animals. Oscillating genes include rper1 and rper2 (rat homologs of the Drosophila clock gene period), and the genes encoding the transcription factors Rev-Erb??, DBP, and TEF. In rat-1 fibroblasts, up to three consecutive daily oscillations with an average period length of 22.5 hr could be recorded. The temporal sequence of the various mRNA accumulation cycles is the same in cultured cells and in vivo. The serum shock of rat-1 fibroblasts also results in a transient stimulation of c-fos and rper expression and thus mimics light-induced immediate-early gene expression in the suprachiasmatic nucleus.", "author" : [ { "dropping-particle" : "", "family" : "Balsalobre", "given" : "Aur??lio", "non-dropping-particle" : "", "parse-names" : false, "suffix" : "" }, { "dropping-particle" : "", "family" : "Damiola", "given" : "Francesca", "non-dropping-particle" : "", "parse-names" : false, "suffix" : "" }, { "dropping-particle" : "", "family" : "Schibler", "given" : "Ueli", "non-dropping-particle" : "", "parse-names" : false, "suffix" : "" } ], "container-title" : "Cell", "id" : "ITEM-1", "issue" : "6", "issued" : { "date-parts" : [ [ "1998" ] ] }, "page" : "929-937", "title" : "A serum shock induces circadian gene expression in mammalian tissue culture cells", "type" : "article-journal", "volume" : "93" }, "uris" : [ "http://www.mendeley.com/documents/?uuid=82ea5085-ee8e-466a-8165-e4e58ab426b4" ] }, { "id" : "ITEM-2", "itemData" : { "DOI" : "10.1073/pnas.0308709101", "ISBN" : "0308709101", "ISSN" : "0027-8424", "PMID" : "14963227", "abstract" : "Mammalian circadian rhythms are regulated by the suprachiasmatic nucleus (SCN), and current dogma holds that the SCN is required for the expression of circadian rhythms in peripheral tissues. Using a PERIOD2::LUCIFERASE fusion protein as a real-time reporter of circadian dynamics in mice, we report that, contrary to previous work, peripheral tissues are capable of self-sustained circadian oscillations for &gt;20 cycles in isolation. In addition, peripheral organs expressed tissue-specific differences in circadian period and phase. Surprisingly, lesions of the SCN in mPer2(Luciferase) knockin mice did not abolish circadian rhythms in peripheral tissues, but instead caused phase desynchrony among the tissues of individual animals and from animal to animal. These results demonstrate that peripheral tissues express self-sustained, rather than damped, circadian oscillations and suggest the existence of organ-specific synchronizers of circadian rhythms at the cell and tissue level.", "author" : [ { "dropping-particle" : "", "family" : "Yoo", "given" : "Seung-Hee", "non-dropping-particle" : "", "parse-names" : false, "suffix" : "" }, { "dropping-particle" : "", "family" : "Yamazaki", "given" : "Shin", "non-dropping-particle" : "", "parse-names" : false, "suffix" : "" }, { "dropping-particle" : "", "family" : "Lowrey", "given" : "Phillip L", "non-dropping-particle" : "", "parse-names" : false, "suffix" : "" }, { "dropping-particle" : "", "family" : "Shimomura", "given" : "Kazuhiro", "non-dropping-particle" : "", "parse-names" : false, "suffix" : "" }, { "dropping-particle" : "", "family" : "Ko", "given" : "Caroline H", "non-dropping-particle" : "", "parse-names" : false, "suffix" : "" }, { "dropping-particle" : "", "family" : "Buhr", "given" : "Ethan D", "non-dropping-particle" : "", "parse-names" : false, "suffix" : "" }, { "dropping-particle" : "", "family" : "Siepka", "given" : "Sandra M", "non-dropping-particle" : "", "parse-names" : false, "suffix" : "" }, { "dropping-particle" : "", "family" : "Hong", "given" : "Hee-Kyung", "non-dropping-particle" : "", "parse-names" : false, "suffix" : "" }, { "dropping-particle" : "", "family" : "Oh", "given" : "Won Jun", "non-dropping-particle" : "", "parse-names" : false, "suffix" : "" }, { "dropping-particle" : "", "family" : "Yoo", "given" : "Ook Joon", "non-dropping-particle" : "", "parse-names" : false, "suffix" : "" }, { "dropping-particle" : "", "family" : "Menaker", "given" : "Michael", "non-dropping-particle" : "", "parse-names" : false, "suffix" : "" }, { "dropping-particle" : "", "family" : "Takahashi", "given" : "Joseph S", "non-dropping-particle" : "", "parse-names" : false, "suffix" : "" } ], "container-title" : "Proceedings of the National Academy of Sciences of the United States of America", "id" : "ITEM-2", "issue" : "15", "issued" : { "date-parts" : [ [ "2004" ] ] }, "page" : "5339-46", "title" : "PERIOD2::LUCIFERASE real-time reporting of circadian dynamics reveals persistent circadian oscillations in mouse peripheral tissues.", "type" : "article-journal", "volume" : "101" }, "uris" : [ "http://www.mendeley.com/documents/?uuid=bb24e149-7955-4228-a638-60beb014daa1" ] }, { "id" : "ITEM-3", "itemData" : { "DOI" : "10.1126/science.288.5466.682", "ISSN" : "00368075", "PMID" : "10784453", "author" : [ { "dropping-particle" : "", "family" : "Yamazaki", "given" : "S.", "non-dropping-particle" : "", "parse-names" : false, "suffix" : "" } ], "container-title" : "Science", "id" : "ITEM-3", "issue" : "5466", "issued" : { "date-parts" : [ [ "2000" ] ] }, "page" : "682-685", "title" : "Resetting Central and Peripheral Circadian Oscillators in Transgenic Rats", "type" : "article-journal", "volume" : "288" }, "uris" : [ "http://www.mendeley.com/documents/?uuid=5a9e5508-8748-4a3c-8a31-9374ac3a2ba9" ] } ], "mendeley" : { "formattedCitation" : "&lt;sup&gt;3\u20135&lt;/sup&gt;", "plainTextFormattedCitation" : "3\u20135", "previouslyFormattedCitation" : "&lt;sup&gt;3\u20135&lt;/sup&gt;" }, "properties" : { "noteIndex" : 0 }, "schema" : "https://github.com/citation-style-language/schema/raw/master/csl-citation.json" }</w:instrText>
      </w:r>
      <w:r w:rsidR="000C7C90" w:rsidRPr="00FB7290">
        <w:rPr>
          <w:color w:val="000000" w:themeColor="text1"/>
        </w:rPr>
        <w:fldChar w:fldCharType="separate"/>
      </w:r>
      <w:r w:rsidR="000C7C90" w:rsidRPr="00FB7290">
        <w:rPr>
          <w:color w:val="000000" w:themeColor="text1"/>
          <w:vertAlign w:val="superscript"/>
        </w:rPr>
        <w:t>3–5</w:t>
      </w:r>
      <w:r w:rsidR="000C7C90" w:rsidRPr="00FB7290">
        <w:rPr>
          <w:color w:val="000000" w:themeColor="text1"/>
        </w:rPr>
        <w:fldChar w:fldCharType="end"/>
      </w:r>
      <w:r w:rsidR="00154079" w:rsidRPr="00FB7290">
        <w:rPr>
          <w:color w:val="000000" w:themeColor="text1"/>
        </w:rPr>
        <w:t xml:space="preserve">. </w:t>
      </w:r>
      <w:r w:rsidR="00B96933" w:rsidRPr="00FB7290">
        <w:rPr>
          <w:color w:val="000000" w:themeColor="text1"/>
        </w:rPr>
        <w:t xml:space="preserve">While the molecular clock machinery consists of at least three interlocking transcriptional-translational feedback loops, the core is comprised of the </w:t>
      </w:r>
      <w:r w:rsidR="00B96933" w:rsidRPr="00FB7290">
        <w:rPr>
          <w:i/>
          <w:color w:val="000000" w:themeColor="text1"/>
        </w:rPr>
        <w:t xml:space="preserve">Period </w:t>
      </w:r>
      <w:r w:rsidR="00B96933" w:rsidRPr="00FB7290">
        <w:rPr>
          <w:color w:val="000000" w:themeColor="text1"/>
        </w:rPr>
        <w:t>(</w:t>
      </w:r>
      <w:r w:rsidR="00B96933" w:rsidRPr="00FB7290">
        <w:rPr>
          <w:i/>
          <w:color w:val="000000" w:themeColor="text1"/>
        </w:rPr>
        <w:t>Per1-3</w:t>
      </w:r>
      <w:r w:rsidR="00B96933" w:rsidRPr="00FB7290">
        <w:rPr>
          <w:color w:val="000000" w:themeColor="text1"/>
        </w:rPr>
        <w:t xml:space="preserve">), </w:t>
      </w:r>
      <w:r w:rsidR="00B96933" w:rsidRPr="00FB7290">
        <w:rPr>
          <w:i/>
          <w:color w:val="000000" w:themeColor="text1"/>
        </w:rPr>
        <w:t>Cry</w:t>
      </w:r>
      <w:r w:rsidR="00B111AD" w:rsidRPr="00FB7290">
        <w:rPr>
          <w:i/>
          <w:color w:val="000000" w:themeColor="text1"/>
        </w:rPr>
        <w:t>p</w:t>
      </w:r>
      <w:r w:rsidR="00B96933" w:rsidRPr="00FB7290">
        <w:rPr>
          <w:i/>
          <w:color w:val="000000" w:themeColor="text1"/>
        </w:rPr>
        <w:t xml:space="preserve">tochrome </w:t>
      </w:r>
      <w:r w:rsidR="0093738E" w:rsidRPr="00FB7290">
        <w:rPr>
          <w:color w:val="000000" w:themeColor="text1"/>
        </w:rPr>
        <w:t>(</w:t>
      </w:r>
      <w:r w:rsidR="00B96933" w:rsidRPr="00FB7290">
        <w:rPr>
          <w:i/>
          <w:color w:val="000000" w:themeColor="text1"/>
        </w:rPr>
        <w:t>Cry1-2</w:t>
      </w:r>
      <w:r w:rsidR="0093738E" w:rsidRPr="00FB7290">
        <w:rPr>
          <w:color w:val="000000" w:themeColor="text1"/>
        </w:rPr>
        <w:t>)</w:t>
      </w:r>
      <w:r w:rsidR="00B96933" w:rsidRPr="00FB7290">
        <w:rPr>
          <w:color w:val="000000" w:themeColor="text1"/>
        </w:rPr>
        <w:t xml:space="preserve">, </w:t>
      </w:r>
      <w:r w:rsidR="00B96933" w:rsidRPr="00FB7290">
        <w:rPr>
          <w:i/>
          <w:color w:val="000000" w:themeColor="text1"/>
        </w:rPr>
        <w:t>Bmal1</w:t>
      </w:r>
      <w:r w:rsidR="00B96933" w:rsidRPr="00FB7290">
        <w:rPr>
          <w:color w:val="000000" w:themeColor="text1"/>
        </w:rPr>
        <w:t xml:space="preserve">, and </w:t>
      </w:r>
      <w:r w:rsidR="00B96933" w:rsidRPr="00FB7290">
        <w:rPr>
          <w:i/>
          <w:color w:val="000000" w:themeColor="text1"/>
        </w:rPr>
        <w:t xml:space="preserve">Clock </w:t>
      </w:r>
      <w:r w:rsidR="00B96933" w:rsidRPr="00FB7290">
        <w:rPr>
          <w:color w:val="000000" w:themeColor="text1"/>
        </w:rPr>
        <w:t>genes</w:t>
      </w:r>
      <w:r w:rsidR="000C7C90" w:rsidRPr="00FB7290">
        <w:rPr>
          <w:color w:val="000000" w:themeColor="text1"/>
        </w:rPr>
        <w:fldChar w:fldCharType="begin" w:fldLock="1"/>
      </w:r>
      <w:r w:rsidR="005A1F8C" w:rsidRPr="00FB7290">
        <w:rPr>
          <w:color w:val="000000" w:themeColor="text1"/>
        </w:rPr>
        <w:instrText>ADDIN CSL_CITATION { "citationItems" : [ { "id" : "ITEM-1", "itemData" : { "DOI" : "10.1016/B978-0-12-387690-4.00006-4", "ISBN" : "9780123876904", "ISSN" : "00652660", "PMID" : "21924978", "abstract" : "The mammalian circadian system is a complex hierarchical temporal network which is organized around an ensemble of uniquely coupled cells comprising the principal circadian pacemaker in the suprachiasmatic nucleus of the hypothalamus. This central pacemaker is entrained each day by the environmental light/dark cycle and transmits synchronizing cues to cell-autonomous oscillators in tissues throughout the body. Within cells of the central pacemaker and the peripheral tissues, the underlying molecular mechanism by which oscillations in gene expression occur involves interconnected feedback loops of transcription and translation. Over the past 10 years, we have learned much regarding the genetics of this system, including how it is particularly resilient when challenged by single-gene mutations, how accessory transcriptional loops enhance the robustness of oscillations, how epigenetic mechanisms contribute to the control of circadian gene expression, and how, from coupled neuronal networks, emergent clock properties arise. Here, we will explore the genetics of the mammalian circadian system from cell-autonomous molecular oscillations, to interactions among central and peripheral oscillators and ultimately, to the daily rhythms of behavior observed in the animal. ?? 2011 Elsevier Inc.", "author" : [ { "dropping-particle" : "", "family" : "Lowrey", "given" : "Phillip L.", "non-dropping-particle" : "", "parse-names" : false, "suffix" : "" }, { "dropping-particle" : "", "family" : "Takahashi", "given" : "Joseph S.", "non-dropping-particle" : "", "parse-names" : false, "suffix" : "" } ], "container-title" : "Advances in Genetics", "id" : "ITEM-1", "issued" : { "date-parts" : [ [ "2011" ] ] }, "page" : "175-230", "title" : "Genetics of circadian rhythms in mammalian model organisms", "type" : "article-journal", "volume" : "74" }, "uris" : [ "http://www.mendeley.com/documents/?uuid=4c1c38dc-43cf-47c5-8f4c-7c13b62f0d3a" ] }, { "id" : "ITEM-2", "itemData" : { "DOI" : "10.1016/j.immuni.2014.02.002", "ISBN" : "1097-4180 (Electronic)\\r1074-7613 (Linking)", "ISSN" : "10747613", "PMID" : "24560196", "abstract" : "Immune parameters change with time of day and disruption of circadian rhythms has been linked to inflammatory pathologies. A circadian-clock-controlled immune system might allow an organism to anticipate daily changes in activity and feeding and the associated risk of infection or tissue damage to the host. Responses to bacteria have been shown to vary depending on time of infection, with mice being more at risk of sepsis when challenged ahead of their activity phase. Studies highlight the extent to which the molecular clock, most notably the core clock proteins BMAL1, CLOCK, and REV-ERB??, control fundamental aspects of the immune response. Examples include the BMAL1:CLOCK heterodimer regulating toll-like receptor 9 (TLR9) expression and repressing expression of the inflammatory monocyte chemokine ligand (CCL2) as well as REV-ERB?? suppressing the induction of interleukin-6. Understanding the daily rhythm of the immune system could have implications for vaccinations and how we manage infectious and inflammatory diseases. ?? 2014 Elsevier Inc.", "author" : [ { "dropping-particle" : "", "family" : "Curtis", "given" : "Anne M.", "non-dropping-particle" : "", "parse-names" : false, "suffix" : "" }, { "dropping-particle" : "", "family" : "Bellet", "given" : "Marina M.", "non-dropping-particle" : "", "parse-names" : false, "suffix" : "" }, { "dropping-particle" : "", "family" : "Sassone-Corsi", "given" : "Paolo", "non-dropping-particle" : "", "parse-names" : false, "suffix" : "" }, { "dropping-particle" : "", "family" : "O'Neill", "given" : "Luke A J", "non-dropping-particle" : "", "parse-names" : false, "suffix" : "" } ], "container-title" : "Immunity", "id" : "ITEM-2", "issue" : "2", "issued" : { "date-parts" : [ [ "2014" ] ] }, "page" : "178-186", "publisher" : "Elsevier Inc.", "title" : "Circadian Clock Proteins and Immunity", "type" : "article-journal", "volume" : "40" }, "uris" : [ "http://www.mendeley.com/documents/?uuid=70bbc9f9-b05f-45dd-ade8-3687bb50ecbb" ] } ], "mendeley" : { "formattedCitation" : "&lt;sup&gt;6,7&lt;/sup&gt;", "plainTextFormattedCitation" : "6,7", "previouslyFormattedCitation" : "&lt;sup&gt;6,7&lt;/sup&gt;" }, "properties" : { "noteIndex" : 0 }, "schema" : "https://github.com/citation-style-language/schema/raw/master/csl-citation.json" }</w:instrText>
      </w:r>
      <w:r w:rsidR="000C7C90" w:rsidRPr="00FB7290">
        <w:rPr>
          <w:color w:val="000000" w:themeColor="text1"/>
        </w:rPr>
        <w:fldChar w:fldCharType="separate"/>
      </w:r>
      <w:r w:rsidR="000C7C90" w:rsidRPr="00FB7290">
        <w:rPr>
          <w:color w:val="000000" w:themeColor="text1"/>
          <w:vertAlign w:val="superscript"/>
        </w:rPr>
        <w:t>6,7</w:t>
      </w:r>
      <w:r w:rsidR="000C7C90" w:rsidRPr="00FB7290">
        <w:rPr>
          <w:color w:val="000000" w:themeColor="text1"/>
        </w:rPr>
        <w:fldChar w:fldCharType="end"/>
      </w:r>
      <w:r w:rsidR="00B96933" w:rsidRPr="00FB7290">
        <w:rPr>
          <w:i/>
          <w:color w:val="000000" w:themeColor="text1"/>
        </w:rPr>
        <w:t>.</w:t>
      </w:r>
      <w:r w:rsidR="0065105F" w:rsidRPr="00FB7290">
        <w:rPr>
          <w:color w:val="000000" w:themeColor="text1"/>
        </w:rPr>
        <w:t xml:space="preserve"> </w:t>
      </w:r>
      <w:r w:rsidR="0016443A" w:rsidRPr="00FB7290">
        <w:rPr>
          <w:color w:val="000000" w:themeColor="text1"/>
        </w:rPr>
        <w:t>Besides</w:t>
      </w:r>
      <w:r w:rsidR="00685837" w:rsidRPr="00FB7290">
        <w:rPr>
          <w:color w:val="000000" w:themeColor="text1"/>
        </w:rPr>
        <w:t xml:space="preserve"> maintaining the accurate timing of the core molecular clock, some </w:t>
      </w:r>
      <w:r w:rsidR="00685837" w:rsidRPr="00FB7290">
        <w:rPr>
          <w:color w:val="000000" w:themeColor="text1"/>
        </w:rPr>
        <w:lastRenderedPageBreak/>
        <w:t xml:space="preserve">ancillary clock </w:t>
      </w:r>
      <w:r w:rsidR="001C3C1A" w:rsidRPr="00FB7290">
        <w:rPr>
          <w:color w:val="000000" w:themeColor="text1"/>
        </w:rPr>
        <w:t>gene products</w:t>
      </w:r>
      <w:r w:rsidR="00685837" w:rsidRPr="00FB7290">
        <w:rPr>
          <w:color w:val="000000" w:themeColor="text1"/>
        </w:rPr>
        <w:t xml:space="preserve"> (</w:t>
      </w:r>
      <w:r w:rsidR="00FB7290" w:rsidRPr="00FB7290">
        <w:rPr>
          <w:i/>
          <w:color w:val="000000" w:themeColor="text1"/>
        </w:rPr>
        <w:t>e.g.,</w:t>
      </w:r>
      <w:r w:rsidR="00685837" w:rsidRPr="00FB7290">
        <w:rPr>
          <w:i/>
          <w:color w:val="000000" w:themeColor="text1"/>
        </w:rPr>
        <w:t xml:space="preserve"> Rev-</w:t>
      </w:r>
      <w:proofErr w:type="spellStart"/>
      <w:r w:rsidR="00685837" w:rsidRPr="00FB7290">
        <w:rPr>
          <w:i/>
          <w:color w:val="000000" w:themeColor="text1"/>
        </w:rPr>
        <w:t>erb</w:t>
      </w:r>
      <w:proofErr w:type="spellEnd"/>
      <w:r w:rsidR="00685837" w:rsidRPr="00FB7290">
        <w:rPr>
          <w:i/>
          <w:color w:val="000000" w:themeColor="text1"/>
        </w:rPr>
        <w:sym w:font="Symbol" w:char="F061"/>
      </w:r>
      <w:r w:rsidR="00685837" w:rsidRPr="00FB7290">
        <w:rPr>
          <w:i/>
          <w:color w:val="000000" w:themeColor="text1"/>
        </w:rPr>
        <w:t xml:space="preserve"> </w:t>
      </w:r>
      <w:r w:rsidR="00685837" w:rsidRPr="00FB7290">
        <w:rPr>
          <w:color w:val="000000" w:themeColor="text1"/>
        </w:rPr>
        <w:t xml:space="preserve">and </w:t>
      </w:r>
      <w:proofErr w:type="spellStart"/>
      <w:r w:rsidR="00685837" w:rsidRPr="00FB7290">
        <w:rPr>
          <w:i/>
          <w:color w:val="000000" w:themeColor="text1"/>
        </w:rPr>
        <w:t>Dbp</w:t>
      </w:r>
      <w:proofErr w:type="spellEnd"/>
      <w:r w:rsidR="00685837" w:rsidRPr="00FB7290">
        <w:rPr>
          <w:color w:val="000000" w:themeColor="text1"/>
        </w:rPr>
        <w:t>)</w:t>
      </w:r>
      <w:r w:rsidR="001C3C1A" w:rsidRPr="00FB7290">
        <w:rPr>
          <w:color w:val="000000" w:themeColor="text1"/>
        </w:rPr>
        <w:t xml:space="preserve"> </w:t>
      </w:r>
      <w:r w:rsidR="00AA639C" w:rsidRPr="00FB7290">
        <w:rPr>
          <w:color w:val="000000" w:themeColor="text1"/>
        </w:rPr>
        <w:t xml:space="preserve">also </w:t>
      </w:r>
      <w:r w:rsidR="00685837" w:rsidRPr="00FB7290">
        <w:rPr>
          <w:color w:val="000000" w:themeColor="text1"/>
        </w:rPr>
        <w:t xml:space="preserve">regulate expression of non-clock genes, </w:t>
      </w:r>
      <w:r w:rsidR="00FB7290" w:rsidRPr="00FB7290">
        <w:rPr>
          <w:i/>
          <w:color w:val="000000" w:themeColor="text1"/>
        </w:rPr>
        <w:t>i.e.</w:t>
      </w:r>
      <w:r w:rsidR="00685837" w:rsidRPr="00FB7290">
        <w:rPr>
          <w:i/>
          <w:color w:val="000000" w:themeColor="text1"/>
        </w:rPr>
        <w:t xml:space="preserve">, </w:t>
      </w:r>
      <w:r w:rsidR="00685837" w:rsidRPr="00FB7290">
        <w:rPr>
          <w:color w:val="000000" w:themeColor="text1"/>
        </w:rPr>
        <w:t>clock controlled genes (CCGs)</w:t>
      </w:r>
      <w:r w:rsidR="000C7C90" w:rsidRPr="00FB7290">
        <w:rPr>
          <w:color w:val="000000" w:themeColor="text1"/>
        </w:rPr>
        <w:fldChar w:fldCharType="begin" w:fldLock="1"/>
      </w:r>
      <w:r w:rsidR="005A1F8C" w:rsidRPr="00FB7290">
        <w:rPr>
          <w:color w:val="000000" w:themeColor="text1"/>
        </w:rPr>
        <w:instrText>ADDIN CSL_CITATION { "citationItems" : [ { "id" : "ITEM-1", "itemData" : { "DOI" : "10.1016/B978-0-12-387690-4.00006-4", "ISBN" : "9780123876904", "ISSN" : "00652660", "PMID" : "21924978", "abstract" : "The mammalian circadian system is a complex hierarchical temporal network which is organized around an ensemble of uniquely coupled cells comprising the principal circadian pacemaker in the suprachiasmatic nucleus of the hypothalamus. This central pacemaker is entrained each day by the environmental light/dark cycle and transmits synchronizing cues to cell-autonomous oscillators in tissues throughout the body. Within cells of the central pacemaker and the peripheral tissues, the underlying molecular mechanism by which oscillations in gene expression occur involves interconnected feedback loops of transcription and translation. Over the past 10 years, we have learned much regarding the genetics of this system, including how it is particularly resilient when challenged by single-gene mutations, how accessory transcriptional loops enhance the robustness of oscillations, how epigenetic mechanisms contribute to the control of circadian gene expression, and how, from coupled neuronal networks, emergent clock properties arise. Here, we will explore the genetics of the mammalian circadian system from cell-autonomous molecular oscillations, to interactions among central and peripheral oscillators and ultimately, to the daily rhythms of behavior observed in the animal. ?? 2011 Elsevier Inc.", "author" : [ { "dropping-particle" : "", "family" : "Lowrey", "given" : "Phillip L.", "non-dropping-particle" : "", "parse-names" : false, "suffix" : "" }, { "dropping-particle" : "", "family" : "Takahashi", "given" : "Joseph S.", "non-dropping-particle" : "", "parse-names" : false, "suffix" : "" } ], "container-title" : "Advances in Genetics", "id" : "ITEM-1", "issued" : { "date-parts" : [ [ "2011" ] ] }, "page" : "175-230", "title" : "Genetics of circadian rhythms in mammalian model organisms", "type" : "article-journal", "volume" : "74" }, "uris" : [ "http://www.mendeley.com/documents/?uuid=4c1c38dc-43cf-47c5-8f4c-7c13b62f0d3a" ] }, { "id" : "ITEM-2", "itemData" : { "DOI" : "10.1016/j.immuni.2014.02.002", "ISBN" : "1097-4180 (Electronic)\\r1074-7613 (Linking)", "ISSN" : "10747613", "PMID" : "24560196", "abstract" : "Immune parameters change with time of day and disruption of circadian rhythms has been linked to inflammatory pathologies. A circadian-clock-controlled immune system might allow an organism to anticipate daily changes in activity and feeding and the associated risk of infection or tissue damage to the host. Responses to bacteria have been shown to vary depending on time of infection, with mice being more at risk of sepsis when challenged ahead of their activity phase. Studies highlight the extent to which the molecular clock, most notably the core clock proteins BMAL1, CLOCK, and REV-ERB??, control fundamental aspects of the immune response. Examples include the BMAL1:CLOCK heterodimer regulating toll-like receptor 9 (TLR9) expression and repressing expression of the inflammatory monocyte chemokine ligand (CCL2) as well as REV-ERB?? suppressing the induction of interleukin-6. Understanding the daily rhythm of the immune system could have implications for vaccinations and how we manage infectious and inflammatory diseases. ?? 2014 Elsevier Inc.", "author" : [ { "dropping-particle" : "", "family" : "Curtis", "given" : "Anne M.", "non-dropping-particle" : "", "parse-names" : false, "suffix" : "" }, { "dropping-particle" : "", "family" : "Bellet", "given" : "Marina M.", "non-dropping-particle" : "", "parse-names" : false, "suffix" : "" }, { "dropping-particle" : "", "family" : "Sassone-Corsi", "given" : "Paolo", "non-dropping-particle" : "", "parse-names" : false, "suffix" : "" }, { "dropping-particle" : "", "family" : "O'Neill", "given" : "Luke A J", "non-dropping-particle" : "", "parse-names" : false, "suffix" : "" } ], "container-title" : "Immunity", "id" : "ITEM-2", "issue" : "2", "issued" : { "date-parts" : [ [ "2014" ] ] }, "page" : "178-186", "publisher" : "Elsevier Inc.", "title" : "Circadian Clock Proteins and Immunity", "type" : "article-journal", "volume" : "40" }, "uris" : [ "http://www.mendeley.com/documents/?uuid=70bbc9f9-b05f-45dd-ade8-3687bb50ecbb" ] } ], "mendeley" : { "formattedCitation" : "&lt;sup&gt;6,7&lt;/sup&gt;", "plainTextFormattedCitation" : "6,7", "previouslyFormattedCitation" : "&lt;sup&gt;6,7&lt;/sup&gt;" }, "properties" : { "noteIndex" : 0 }, "schema" : "https://github.com/citation-style-language/schema/raw/master/csl-citation.json" }</w:instrText>
      </w:r>
      <w:r w:rsidR="000C7C90" w:rsidRPr="00FB7290">
        <w:rPr>
          <w:color w:val="000000" w:themeColor="text1"/>
        </w:rPr>
        <w:fldChar w:fldCharType="separate"/>
      </w:r>
      <w:r w:rsidR="000C7C90" w:rsidRPr="00FB7290">
        <w:rPr>
          <w:color w:val="000000" w:themeColor="text1"/>
          <w:vertAlign w:val="superscript"/>
        </w:rPr>
        <w:t>6,7</w:t>
      </w:r>
      <w:r w:rsidR="000C7C90" w:rsidRPr="00FB7290">
        <w:rPr>
          <w:color w:val="000000" w:themeColor="text1"/>
        </w:rPr>
        <w:fldChar w:fldCharType="end"/>
      </w:r>
      <w:r w:rsidR="00685837" w:rsidRPr="00FB7290">
        <w:rPr>
          <w:color w:val="000000" w:themeColor="text1"/>
        </w:rPr>
        <w:t>.</w:t>
      </w:r>
      <w:r w:rsidR="00F734A4" w:rsidRPr="00FB7290">
        <w:rPr>
          <w:color w:val="000000" w:themeColor="text1"/>
        </w:rPr>
        <w:t xml:space="preserve"> </w:t>
      </w:r>
    </w:p>
    <w:p w14:paraId="1D9F36BB" w14:textId="77777777" w:rsidR="00F734A4" w:rsidRPr="00FB7290" w:rsidRDefault="00F734A4" w:rsidP="00A4792B">
      <w:pPr>
        <w:widowControl/>
        <w:rPr>
          <w:color w:val="000000" w:themeColor="text1"/>
        </w:rPr>
      </w:pPr>
    </w:p>
    <w:p w14:paraId="692CA01A" w14:textId="5E9453E4" w:rsidR="000828C4" w:rsidRPr="00FB7290" w:rsidRDefault="0048622E" w:rsidP="00A4792B">
      <w:pPr>
        <w:widowControl/>
        <w:rPr>
          <w:color w:val="000000" w:themeColor="text1"/>
        </w:rPr>
      </w:pPr>
      <w:r w:rsidRPr="00FB7290">
        <w:rPr>
          <w:color w:val="000000" w:themeColor="text1"/>
        </w:rPr>
        <w:t>Functional molecular clocks have been described in various immune tissues (</w:t>
      </w:r>
      <w:r w:rsidR="00FB7290" w:rsidRPr="00FB7290">
        <w:rPr>
          <w:i/>
          <w:color w:val="000000" w:themeColor="text1"/>
        </w:rPr>
        <w:t>e.g.,</w:t>
      </w:r>
      <w:r w:rsidRPr="00FB7290">
        <w:rPr>
          <w:i/>
          <w:color w:val="000000" w:themeColor="text1"/>
        </w:rPr>
        <w:t xml:space="preserve"> </w:t>
      </w:r>
      <w:r w:rsidRPr="00FB7290">
        <w:rPr>
          <w:color w:val="000000" w:themeColor="text1"/>
        </w:rPr>
        <w:t>spleen and lymph nodes)</w:t>
      </w:r>
      <w:r w:rsidR="009F4B15" w:rsidRPr="00FB7290">
        <w:rPr>
          <w:color w:val="000000" w:themeColor="text1"/>
        </w:rPr>
        <w:fldChar w:fldCharType="begin" w:fldLock="1"/>
      </w:r>
      <w:r w:rsidR="00873FF6" w:rsidRPr="00FB7290">
        <w:rPr>
          <w:color w:val="000000" w:themeColor="text1"/>
        </w:rPr>
        <w:instrText>ADDIN CSL_CITATION { "citationItems" : [ { "id" : "ITEM-1",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1", "issue" : "50", "issued" : { "date-parts" : [ [ "2009" ] ] }, "page" : "21407-12", "title" : "A circadian clock in macrophages controls inflammatory immune responses.", "type" : "article-journal", "volume" : "106" }, "uris" : [ "http://www.mendeley.com/documents/?uuid=7855ba34-f7d1-4194-b76d-7d31eacff3de" ] } ], "mendeley" : { "formattedCitation" : "&lt;sup&gt;8&lt;/sup&gt;", "plainTextFormattedCitation" : "8", "previouslyFormattedCitation" : "&lt;sup&gt;8,9&lt;/sup&gt;" }, "properties" : { "noteIndex" : 0 }, "schema" : "https://github.com/citation-style-language/schema/raw/master/csl-citation.json" }</w:instrText>
      </w:r>
      <w:r w:rsidR="009F4B15" w:rsidRPr="00FB7290">
        <w:rPr>
          <w:color w:val="000000" w:themeColor="text1"/>
        </w:rPr>
        <w:fldChar w:fldCharType="separate"/>
      </w:r>
      <w:r w:rsidR="00873FF6" w:rsidRPr="00FB7290">
        <w:rPr>
          <w:color w:val="000000" w:themeColor="text1"/>
          <w:vertAlign w:val="superscript"/>
        </w:rPr>
        <w:t>8</w:t>
      </w:r>
      <w:r w:rsidR="009F4B15" w:rsidRPr="00FB7290">
        <w:rPr>
          <w:color w:val="000000" w:themeColor="text1"/>
        </w:rPr>
        <w:fldChar w:fldCharType="end"/>
      </w:r>
      <w:r w:rsidR="006053CF" w:rsidRPr="00FB7290">
        <w:rPr>
          <w:color w:val="000000" w:themeColor="text1"/>
        </w:rPr>
        <w:t xml:space="preserve"> </w:t>
      </w:r>
      <w:r w:rsidRPr="00FB7290">
        <w:rPr>
          <w:color w:val="000000" w:themeColor="text1"/>
        </w:rPr>
        <w:t>and cells (</w:t>
      </w:r>
      <w:r w:rsidR="00FB7290" w:rsidRPr="00FB7290">
        <w:rPr>
          <w:i/>
          <w:color w:val="000000" w:themeColor="text1"/>
        </w:rPr>
        <w:t>e.g.,</w:t>
      </w:r>
      <w:r w:rsidRPr="00FB7290">
        <w:rPr>
          <w:color w:val="000000" w:themeColor="text1"/>
        </w:rPr>
        <w:t xml:space="preserve"> B cells, dendritic cells, macrophages)</w:t>
      </w:r>
      <w:r w:rsidR="009F4B15" w:rsidRPr="00FB7290">
        <w:rPr>
          <w:color w:val="000000" w:themeColor="text1"/>
        </w:rPr>
        <w:fldChar w:fldCharType="begin" w:fldLock="1"/>
      </w:r>
      <w:r w:rsidR="00873FF6" w:rsidRPr="00FB7290">
        <w:rPr>
          <w:color w:val="000000" w:themeColor="text1"/>
        </w:rPr>
        <w:instrText>ADDIN CSL_CITATION { "citationItems" : [ { "id" : "ITEM-1",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1", "issue" : "50", "issued" : { "date-parts" : [ [ "2009" ] ] }, "page" : "21407-12", "title" : "A circadian clock in macrophages controls inflammatory immune responses.", "type" : "article-journal", "volume" : "106" }, "uris" : [ "http://www.mendeley.com/documents/?uuid=7855ba34-f7d1-4194-b76d-7d31eacff3de" ] }, { "id" : "ITEM-2",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2", "issue" : "3", "issued" : { "date-parts" : [ [ "2012" ] ] }, "page" : "407-413", "title" : "Circadian expression of clock genes in mouse macrophages, dendritic cells, and B cells", "type" : "article-journal", "volume" : "26" }, "uris" : [ "http://www.mendeley.com/documents/?uuid=db529d95-a843-46e3-8ae1-e9beb5571ab7" ] } ], "mendeley" : { "formattedCitation" : "&lt;sup&gt;8,9&lt;/sup&gt;", "plainTextFormattedCitation" : "8,9", "previouslyFormattedCitation" : "&lt;sup&gt;9,10&lt;/sup&gt;" }, "properties" : { "noteIndex" : 0 }, "schema" : "https://github.com/citation-style-language/schema/raw/master/csl-citation.json" }</w:instrText>
      </w:r>
      <w:r w:rsidR="009F4B15" w:rsidRPr="00FB7290">
        <w:rPr>
          <w:color w:val="000000" w:themeColor="text1"/>
        </w:rPr>
        <w:fldChar w:fldCharType="separate"/>
      </w:r>
      <w:r w:rsidR="00873FF6" w:rsidRPr="00FB7290">
        <w:rPr>
          <w:color w:val="000000" w:themeColor="text1"/>
          <w:vertAlign w:val="superscript"/>
        </w:rPr>
        <w:t>8,9</w:t>
      </w:r>
      <w:r w:rsidR="009F4B15" w:rsidRPr="00FB7290">
        <w:rPr>
          <w:color w:val="000000" w:themeColor="text1"/>
        </w:rPr>
        <w:fldChar w:fldCharType="end"/>
      </w:r>
      <w:r w:rsidRPr="00FB7290">
        <w:rPr>
          <w:color w:val="000000" w:themeColor="text1"/>
        </w:rPr>
        <w:t xml:space="preserve">. </w:t>
      </w:r>
      <w:r w:rsidR="00CC5009" w:rsidRPr="00FB7290">
        <w:rPr>
          <w:color w:val="000000" w:themeColor="text1"/>
        </w:rPr>
        <w:t>These cells detect and respond to pathogen-associated molecular patterns</w:t>
      </w:r>
      <w:r w:rsidR="00707FC2" w:rsidRPr="00FB7290">
        <w:rPr>
          <w:color w:val="000000" w:themeColor="text1"/>
        </w:rPr>
        <w:t xml:space="preserve"> (PAMPs)</w:t>
      </w:r>
      <w:r w:rsidR="00CC5009" w:rsidRPr="00FB7290">
        <w:rPr>
          <w:color w:val="000000" w:themeColor="text1"/>
        </w:rPr>
        <w:t>, conserved microbial components</w:t>
      </w:r>
      <w:r w:rsidR="00707FC2" w:rsidRPr="00FB7290">
        <w:rPr>
          <w:color w:val="000000" w:themeColor="text1"/>
        </w:rPr>
        <w:t xml:space="preserve">, via innate immune recognition receptors </w:t>
      </w:r>
      <w:r w:rsidR="00306E79" w:rsidRPr="00FB7290">
        <w:rPr>
          <w:color w:val="000000" w:themeColor="text1"/>
        </w:rPr>
        <w:t>such as Toll-like receptors</w:t>
      </w:r>
      <w:r w:rsidR="00526CF3" w:rsidRPr="00FB7290">
        <w:rPr>
          <w:color w:val="000000" w:themeColor="text1"/>
        </w:rPr>
        <w:t xml:space="preserve"> (TLRs)</w:t>
      </w:r>
      <w:r w:rsidR="00EE47F7" w:rsidRPr="00FB7290">
        <w:rPr>
          <w:color w:val="000000" w:themeColor="text1"/>
        </w:rPr>
        <w:fldChar w:fldCharType="begin" w:fldLock="1"/>
      </w:r>
      <w:r w:rsidR="00873FF6" w:rsidRPr="00FB7290">
        <w:rPr>
          <w:color w:val="000000" w:themeColor="text1"/>
        </w:rPr>
        <w:instrText>ADDIN CSL_CITATION { "citationItems" : [ { "id" : "ITEM-1", "itemData" : { "DOI" : "10.1038/ni.1863", "ISSN" : "1529-2908", "author" : [ { "dropping-particle" : "", "family" : "Kawai", "given" : "Taro", "non-dropping-particle" : "", "parse-names" : false, "suffix" : "" }, { "dropping-particle" : "", "family" : "Akira", "given" : "Shizuo", "non-dropping-particle" : "", "parse-names" : false, "suffix" : "" } ], "container-title" : "Nature Publishing Group", "id" : "ITEM-1", "issue" : "5", "issued" : { "date-parts" : [ [ "2010" ] ] }, "page" : "373-384", "publisher" : "Nature Publishing Group", "title" : "review The role of pattern-recognition receptors in innate immunity : update on Toll-like receptors", "type" : "article-journal", "volume" : "11" }, "uris" : [ "http://www.mendeley.com/documents/?uuid=86d46e9e-cfb7-46be-b019-57b74bb670e1" ] } ], "mendeley" : { "formattedCitation" : "&lt;sup&gt;10&lt;/sup&gt;", "plainTextFormattedCitation" : "10", "previouslyFormattedCitation" : "&lt;sup&gt;11&lt;/sup&gt;" }, "properties" : { "noteIndex" : 0 }, "schema" : "https://github.com/citation-style-language/schema/raw/master/csl-citation.json" }</w:instrText>
      </w:r>
      <w:r w:rsidR="00EE47F7" w:rsidRPr="00FB7290">
        <w:rPr>
          <w:color w:val="000000" w:themeColor="text1"/>
        </w:rPr>
        <w:fldChar w:fldCharType="separate"/>
      </w:r>
      <w:r w:rsidR="00873FF6" w:rsidRPr="00FB7290">
        <w:rPr>
          <w:color w:val="000000" w:themeColor="text1"/>
          <w:vertAlign w:val="superscript"/>
        </w:rPr>
        <w:t>10</w:t>
      </w:r>
      <w:r w:rsidR="00EE47F7" w:rsidRPr="00FB7290">
        <w:rPr>
          <w:color w:val="000000" w:themeColor="text1"/>
        </w:rPr>
        <w:fldChar w:fldCharType="end"/>
      </w:r>
      <w:r w:rsidR="00707FC2" w:rsidRPr="00FB7290">
        <w:rPr>
          <w:color w:val="000000" w:themeColor="text1"/>
        </w:rPr>
        <w:t xml:space="preserve">. </w:t>
      </w:r>
      <w:r w:rsidR="00272624" w:rsidRPr="00FB7290">
        <w:rPr>
          <w:color w:val="000000" w:themeColor="text1"/>
        </w:rPr>
        <w:t xml:space="preserve">To date, 13 functional </w:t>
      </w:r>
      <w:r w:rsidR="00526CF3" w:rsidRPr="00FB7290">
        <w:rPr>
          <w:color w:val="000000" w:themeColor="text1"/>
        </w:rPr>
        <w:t xml:space="preserve">TLRs </w:t>
      </w:r>
      <w:r w:rsidR="00272624" w:rsidRPr="00FB7290">
        <w:rPr>
          <w:color w:val="000000" w:themeColor="text1"/>
        </w:rPr>
        <w:t xml:space="preserve">have been described, which </w:t>
      </w:r>
      <w:r w:rsidR="0056615D" w:rsidRPr="00FB7290">
        <w:rPr>
          <w:color w:val="000000" w:themeColor="text1"/>
        </w:rPr>
        <w:t>recognize microbial constituents such as bacterial cell wall components, flagellar protein, and</w:t>
      </w:r>
      <w:r w:rsidR="00EE47F7" w:rsidRPr="00FB7290">
        <w:rPr>
          <w:color w:val="000000" w:themeColor="text1"/>
        </w:rPr>
        <w:t xml:space="preserve"> microbial nucleic acids</w:t>
      </w:r>
      <w:r w:rsidR="00EE47F7" w:rsidRPr="00FB7290">
        <w:rPr>
          <w:color w:val="000000" w:themeColor="text1"/>
        </w:rPr>
        <w:fldChar w:fldCharType="begin" w:fldLock="1"/>
      </w:r>
      <w:r w:rsidR="00873FF6" w:rsidRPr="00FB7290">
        <w:rPr>
          <w:color w:val="000000" w:themeColor="text1"/>
        </w:rPr>
        <w:instrText>ADDIN CSL_CITATION { "citationItems" : [ { "id" : "ITEM-1", "itemData" : { "DOI" : "10.1038/ni.1863", "ISSN" : "1529-2908", "author" : [ { "dropping-particle" : "", "family" : "Kawai", "given" : "Taro", "non-dropping-particle" : "", "parse-names" : false, "suffix" : "" }, { "dropping-particle" : "", "family" : "Akira", "given" : "Shizuo", "non-dropping-particle" : "", "parse-names" : false, "suffix" : "" } ], "container-title" : "Nature Publishing Group", "id" : "ITEM-1", "issue" : "5", "issued" : { "date-parts" : [ [ "2010" ] ] }, "page" : "373-384", "publisher" : "Nature Publishing Group", "title" : "review The role of pattern-recognition receptors in innate immunity : update on Toll-like receptors", "type" : "article-journal", "volume" : "11" }, "uris" : [ "http://www.mendeley.com/documents/?uuid=86d46e9e-cfb7-46be-b019-57b74bb670e1" ] } ], "mendeley" : { "formattedCitation" : "&lt;sup&gt;10&lt;/sup&gt;", "plainTextFormattedCitation" : "10", "previouslyFormattedCitation" : "&lt;sup&gt;11&lt;/sup&gt;" }, "properties" : { "noteIndex" : 0 }, "schema" : "https://github.com/citation-style-language/schema/raw/master/csl-citation.json" }</w:instrText>
      </w:r>
      <w:r w:rsidR="00EE47F7" w:rsidRPr="00FB7290">
        <w:rPr>
          <w:color w:val="000000" w:themeColor="text1"/>
        </w:rPr>
        <w:fldChar w:fldCharType="separate"/>
      </w:r>
      <w:r w:rsidR="00873FF6" w:rsidRPr="00FB7290">
        <w:rPr>
          <w:color w:val="000000" w:themeColor="text1"/>
          <w:vertAlign w:val="superscript"/>
        </w:rPr>
        <w:t>10</w:t>
      </w:r>
      <w:r w:rsidR="00EE47F7" w:rsidRPr="00FB7290">
        <w:rPr>
          <w:color w:val="000000" w:themeColor="text1"/>
        </w:rPr>
        <w:fldChar w:fldCharType="end"/>
      </w:r>
      <w:r w:rsidR="0056615D" w:rsidRPr="00FB7290">
        <w:rPr>
          <w:color w:val="000000" w:themeColor="text1"/>
        </w:rPr>
        <w:t>.</w:t>
      </w:r>
      <w:r w:rsidR="00526CF3" w:rsidRPr="00FB7290">
        <w:rPr>
          <w:color w:val="000000" w:themeColor="text1"/>
        </w:rPr>
        <w:t xml:space="preserve"> </w:t>
      </w:r>
      <w:r w:rsidR="00707FC2" w:rsidRPr="00FB7290">
        <w:rPr>
          <w:color w:val="000000" w:themeColor="text1"/>
        </w:rPr>
        <w:t>The PAMP, l</w:t>
      </w:r>
      <w:r w:rsidR="000E59AF" w:rsidRPr="00FB7290">
        <w:rPr>
          <w:color w:val="000000" w:themeColor="text1"/>
        </w:rPr>
        <w:t xml:space="preserve">ipopolysaccharide (LPS), a cell wall </w:t>
      </w:r>
      <w:r w:rsidR="00DA46DC" w:rsidRPr="00FB7290">
        <w:rPr>
          <w:color w:val="000000" w:themeColor="text1"/>
        </w:rPr>
        <w:t xml:space="preserve">component </w:t>
      </w:r>
      <w:r w:rsidR="0056615D" w:rsidRPr="00FB7290">
        <w:rPr>
          <w:color w:val="000000" w:themeColor="text1"/>
        </w:rPr>
        <w:t xml:space="preserve">of gram-negative bacteria recognized by TLR4, </w:t>
      </w:r>
      <w:r w:rsidR="000E59AF" w:rsidRPr="00FB7290">
        <w:rPr>
          <w:color w:val="000000" w:themeColor="text1"/>
        </w:rPr>
        <w:t xml:space="preserve">has </w:t>
      </w:r>
      <w:proofErr w:type="gramStart"/>
      <w:r w:rsidR="000E59AF" w:rsidRPr="00FB7290">
        <w:rPr>
          <w:color w:val="000000" w:themeColor="text1"/>
        </w:rPr>
        <w:t>been shown</w:t>
      </w:r>
      <w:proofErr w:type="gramEnd"/>
      <w:r w:rsidR="000E59AF" w:rsidRPr="00FB7290">
        <w:rPr>
          <w:color w:val="000000" w:themeColor="text1"/>
        </w:rPr>
        <w:t xml:space="preserve"> to alter circadian rhy</w:t>
      </w:r>
      <w:r w:rsidR="00137C52" w:rsidRPr="00FB7290">
        <w:rPr>
          <w:color w:val="000000" w:themeColor="text1"/>
        </w:rPr>
        <w:t xml:space="preserve">thms at the both organismal and molecular levels. </w:t>
      </w:r>
      <w:r w:rsidR="007B0010" w:rsidRPr="00FB7290">
        <w:rPr>
          <w:color w:val="000000" w:themeColor="text1"/>
        </w:rPr>
        <w:t xml:space="preserve">For example, </w:t>
      </w:r>
      <w:r w:rsidR="00FB7290" w:rsidRPr="00FB7290">
        <w:rPr>
          <w:i/>
          <w:color w:val="000000" w:themeColor="text1"/>
        </w:rPr>
        <w:t>in vivo</w:t>
      </w:r>
      <w:r w:rsidR="00FE060C" w:rsidRPr="00FB7290">
        <w:rPr>
          <w:i/>
          <w:color w:val="000000" w:themeColor="text1"/>
        </w:rPr>
        <w:t xml:space="preserve"> </w:t>
      </w:r>
      <w:r w:rsidR="00FE060C" w:rsidRPr="00FB7290">
        <w:rPr>
          <w:color w:val="000000" w:themeColor="text1"/>
        </w:rPr>
        <w:t>challenge</w:t>
      </w:r>
      <w:r w:rsidR="006E74DB" w:rsidRPr="00FB7290">
        <w:rPr>
          <w:color w:val="000000" w:themeColor="text1"/>
        </w:rPr>
        <w:t xml:space="preserve"> of LPS induced photic-like phase delays as measured by activity in mice</w:t>
      </w:r>
      <w:r w:rsidR="00EE47F7" w:rsidRPr="00FB7290">
        <w:rPr>
          <w:color w:val="000000" w:themeColor="text1"/>
        </w:rPr>
        <w:fldChar w:fldCharType="begin" w:fldLock="1"/>
      </w:r>
      <w:r w:rsidR="00873FF6" w:rsidRPr="00FB7290">
        <w:rPr>
          <w:color w:val="000000" w:themeColor="text1"/>
        </w:rPr>
        <w:instrText>ADDIN CSL_CITATION { "citationItems" : [ { "id" : "ITEM-1", "itemData" : { "DOI" : "10.1016/j.jneuroim.2004.11.003", "ISBN" : "0165-5728 (Print)\\r0165-5728 (Linking)", "ISSN" : "01655728", "PMID" : "15710463", "abstract" : "We tested the ability of Escherichia coli lipopolysaccharide (LPS) to phase-shift the activity circadian rhythm in C57Bl/6J mice. Intraperitoneal administration of 25 \u03bcg/kg LPS induced photic-like phase delays (-43\u00b110 min) during the early subjective night. These delays were non-additive to those induced by light at CT 15, and were reduced by the previous administration of sulfasalazine, a NF-\u03baB activation inhibitor. At CT 15, LPS induced c-Fos expression in the dorsal area of the suprachiasmatic nuclei (SCN). Our results suggest that the activation of the immune system should be considered an entraining signal for the murine circadian clock. \u00a9 2004 Elsevier B.V. All rights reserved.", "author" : [ { "dropping-particle" : "", "family" : "Marpeg\u00e1n", "given" : "Luciano", "non-dropping-particle" : "", "parse-names" : false, "suffix" : "" }, { "dropping-particle" : "", "family" : "Bekinschtein", "given" : "Trist\u00e1n A.", "non-dropping-particle" : "", "parse-names" : false, "suffix" : "" }, { "dropping-particle" : "", "family" : "Costas", "given" : "Monica A.", "non-dropping-particle" : "", "parse-names" : false, "suffix" : "" }, { "dropping-particle" : "", "family" : "Golombek", "given" : "Diego A.", "non-dropping-particle" : "", "parse-names" : false, "suffix" : "" } ], "container-title" : "Journal of Neuroimmunology", "id" : "ITEM-1", "issue" : "1-2", "issued" : { "date-parts" : [ [ "2005" ] ] }, "page" : "102-109", "title" : "Circadian responses to endotoxin treatment in mice", "type" : "article-journal", "volume" : "160" }, "uris" : [ "http://www.mendeley.com/documents/?uuid=95eb2c8f-cc70-4a49-a441-b463b49dfef1" ] } ], "mendeley" : { "formattedCitation" : "&lt;sup&gt;11&lt;/sup&gt;", "plainTextFormattedCitation" : "11", "previouslyFormattedCitation" : "&lt;sup&gt;12&lt;/sup&gt;" }, "properties" : { "noteIndex" : 0 }, "schema" : "https://github.com/citation-style-language/schema/raw/master/csl-citation.json" }</w:instrText>
      </w:r>
      <w:r w:rsidR="00EE47F7" w:rsidRPr="00FB7290">
        <w:rPr>
          <w:color w:val="000000" w:themeColor="text1"/>
        </w:rPr>
        <w:fldChar w:fldCharType="separate"/>
      </w:r>
      <w:r w:rsidR="00873FF6" w:rsidRPr="00FB7290">
        <w:rPr>
          <w:color w:val="000000" w:themeColor="text1"/>
          <w:vertAlign w:val="superscript"/>
        </w:rPr>
        <w:t>11</w:t>
      </w:r>
      <w:r w:rsidR="00EE47F7" w:rsidRPr="00FB7290">
        <w:rPr>
          <w:color w:val="000000" w:themeColor="text1"/>
        </w:rPr>
        <w:fldChar w:fldCharType="end"/>
      </w:r>
      <w:r w:rsidR="006E74DB" w:rsidRPr="00FB7290">
        <w:rPr>
          <w:color w:val="000000" w:themeColor="text1"/>
        </w:rPr>
        <w:t xml:space="preserve"> </w:t>
      </w:r>
      <w:r w:rsidR="0031184D" w:rsidRPr="00FB7290">
        <w:rPr>
          <w:color w:val="000000" w:themeColor="text1"/>
        </w:rPr>
        <w:t xml:space="preserve">and </w:t>
      </w:r>
      <w:r w:rsidR="00E50179" w:rsidRPr="00FB7290">
        <w:rPr>
          <w:color w:val="000000" w:themeColor="text1"/>
        </w:rPr>
        <w:t xml:space="preserve">led to reduced clock gene expression in the SCN and liver as determined by </w:t>
      </w:r>
      <w:r w:rsidR="00FB7290" w:rsidRPr="00FB7290">
        <w:rPr>
          <w:i/>
          <w:color w:val="000000" w:themeColor="text1"/>
        </w:rPr>
        <w:t>in situ</w:t>
      </w:r>
      <w:r w:rsidR="00E50179" w:rsidRPr="00FB7290">
        <w:rPr>
          <w:i/>
          <w:color w:val="000000" w:themeColor="text1"/>
        </w:rPr>
        <w:t xml:space="preserve"> </w:t>
      </w:r>
      <w:r w:rsidR="00E50179" w:rsidRPr="00FB7290">
        <w:rPr>
          <w:color w:val="000000" w:themeColor="text1"/>
        </w:rPr>
        <w:t>hybridization and quantitative PCR, respectively</w:t>
      </w:r>
      <w:r w:rsidR="00EE47F7" w:rsidRPr="00FB7290">
        <w:rPr>
          <w:color w:val="000000" w:themeColor="text1"/>
        </w:rPr>
        <w:t>, in rats</w:t>
      </w:r>
      <w:r w:rsidR="00EE47F7" w:rsidRPr="00FB7290">
        <w:rPr>
          <w:color w:val="000000" w:themeColor="text1"/>
        </w:rPr>
        <w:fldChar w:fldCharType="begin" w:fldLock="1"/>
      </w:r>
      <w:r w:rsidR="00873FF6" w:rsidRPr="00FB7290">
        <w:rPr>
          <w:color w:val="000000" w:themeColor="text1"/>
        </w:rPr>
        <w:instrText>ADDIN CSL_CITATION { "citationItems" : [ { "id" : "ITEM-1", "itemData" : { "DOI" : "10.1016/j.jss.2007.01.010", "ISBN" : "0022-4804 (Print)\\n0022-4804 (Linking)", "ISSN" : "00224804", "PMID" : "18279697", "abstract" : "Background: The biological clock regulates circadian rhythm and is important for sustaining homeostasis. Here we examined the response of biological clock genes to systemic inflammatory stimulation. Materials and methods: At 08:00 h (= Zeitgeber time [ZT] 01), male Wistar rats (7-wk-old) maintained on a 12:12 h light:dark cycle (light on 07:00-19:00 h) received intravenous injection of 1 mg/kg lipopolysaccharide (LPS group) or 0.3 mL saline (control group). They were then sacrificed every 4 h (09:00 h = ZT 02, 13:00 h = ZT 06, 17:00 h = ZT 10, 21:00 h = ZT 14, 01:00 h = ZT 18, 05:00 h = ZT 22) over a 2-d period, and blood, brain, and liver samples were obtained for analysis (n = 4 at each time for each group). The expression levels of clock gene, rPer2, and those of clock controlled gene, rDBP, were quantified in the suprachiasmatic nucleus by in situ hybridization, while those of rPer1, rPer2, rDBP, rPPARA, and rFKBP51 in the liver were determined by quantitative RT-PCR. Results: In the suprachiasmatic nucleus of control rats, rPer2 and rDBP mRNA expression levels showed robust circadian patterns with peak levels at ZT 06 and ZT 10, respectively. LPS significantly suppressed both genes on day 1 but recovery was noted on day 2. Similarly, LPS significantly suppressed rPer1, rPer2, rDBP, rPPARA, and rFKBP51 mRNA expression levels in the liver on day 1 but recovery was noted on day 2, whereas a robust circadian pattern was noted in the control group. Conclusion: Our results indicate that LPS causes transient suppression of the biological clock genes and suggest that the biological clock plays an important role in the response to systemic inflammatory stimulation. ?? 2008 Elsevier Inc. All rights reserved.", "author" : [ { "dropping-particle" : "", "family" : "Okada", "given" : "Kazuyuki", "non-dropping-particle" : "", "parse-names" : false, "suffix" : "" }, { "dropping-particle" : "", "family" : "Yano", "given" : "Masahiko", "non-dropping-particle" : "", "parse-names" : false, "suffix" : "" }, { "dropping-particle" : "", "family" : "Doki", "given" : "Yuichiro", "non-dropping-particle" : "", "parse-names" : false, "suffix" : "" }, { "dropping-particle" : "", "family" : "Azama", "given" : "Takashi", "non-dropping-particle" : "", "parse-names" : false, "suffix" : "" }, { "dropping-particle" : "", "family" : "Iwanaga", "given" : "Hiroshi", "non-dropping-particle" : "", "parse-names" : false, "suffix" : "" }, { "dropping-particle" : "", "family" : "Miki", "given" : "Hirofumi", "non-dropping-particle" : "", "parse-names" : false, "suffix" : "" }, { "dropping-particle" : "", "family" : "Nakayama", "given" : "Mitsuo", "non-dropping-particle" : "", "parse-names" : false, "suffix" : "" }, { "dropping-particle" : "", "family" : "Miyata", "given" : "Hiroshi", "non-dropping-particle" : "", "parse-names" : false, "suffix" : "" }, { "dropping-particle" : "", "family" : "Takiguchi", "given" : "Shuji", "non-dropping-particle" : "", "parse-names" : false, "suffix" : "" }, { "dropping-particle" : "", "family" : "Fujiwara", "given" : "Yoshiyuki", "non-dropping-particle" : "", "parse-names" : false, "suffix" : "" }, { "dropping-particle" : "", "family" : "Yasuda", "given" : "Takushi", "non-dropping-particle" : "", "parse-names" : false, "suffix" : "" }, { "dropping-particle" : "", "family" : "Ishida", "given" : "Norio", "non-dropping-particle" : "", "parse-names" : false, "suffix" : "" }, { "dropping-particle" : "", "family" : "Monden", "given" : "Morito", "non-dropping-particle" : "", "parse-names" : false, "suffix" : "" } ], "container-title" : "Journal of Surgical Research", "id" : "ITEM-1", "issue" : "1", "issued" : { "date-parts" : [ [ "2008" ] ] }, "page" : "5-12", "title" : "Injection of LPS Causes Transient Suppression of Biological Clock Genes in Rats", "type" : "article-journal", "volume" : "145" }, "uris" : [ "http://www.mendeley.com/documents/?uuid=58530220-bd7a-4691-af9c-54bb1ff20dde" ] } ], "mendeley" : { "formattedCitation" : "&lt;sup&gt;12&lt;/sup&gt;", "plainTextFormattedCitation" : "12", "previouslyFormattedCitation" : "&lt;sup&gt;13&lt;/sup&gt;" }, "properties" : { "noteIndex" : 0 }, "schema" : "https://github.com/citation-style-language/schema/raw/master/csl-citation.json" }</w:instrText>
      </w:r>
      <w:r w:rsidR="00EE47F7" w:rsidRPr="00FB7290">
        <w:rPr>
          <w:color w:val="000000" w:themeColor="text1"/>
        </w:rPr>
        <w:fldChar w:fldCharType="separate"/>
      </w:r>
      <w:r w:rsidR="00873FF6" w:rsidRPr="00FB7290">
        <w:rPr>
          <w:color w:val="000000" w:themeColor="text1"/>
          <w:vertAlign w:val="superscript"/>
        </w:rPr>
        <w:t>12</w:t>
      </w:r>
      <w:r w:rsidR="00EE47F7" w:rsidRPr="00FB7290">
        <w:rPr>
          <w:color w:val="000000" w:themeColor="text1"/>
        </w:rPr>
        <w:fldChar w:fldCharType="end"/>
      </w:r>
      <w:r w:rsidR="006E74DB" w:rsidRPr="00FB7290">
        <w:rPr>
          <w:color w:val="000000" w:themeColor="text1"/>
        </w:rPr>
        <w:t xml:space="preserve">. </w:t>
      </w:r>
      <w:r w:rsidR="00860AC4" w:rsidRPr="00FB7290">
        <w:rPr>
          <w:color w:val="000000" w:themeColor="text1"/>
        </w:rPr>
        <w:t xml:space="preserve">After an </w:t>
      </w:r>
      <w:r w:rsidR="00FB7290" w:rsidRPr="00FB7290">
        <w:rPr>
          <w:i/>
          <w:color w:val="000000" w:themeColor="text1"/>
        </w:rPr>
        <w:t>in vivo</w:t>
      </w:r>
      <w:r w:rsidR="00860AC4" w:rsidRPr="00FB7290">
        <w:rPr>
          <w:i/>
          <w:color w:val="000000" w:themeColor="text1"/>
        </w:rPr>
        <w:t xml:space="preserve"> </w:t>
      </w:r>
      <w:r w:rsidR="00860AC4" w:rsidRPr="00FB7290">
        <w:rPr>
          <w:color w:val="000000" w:themeColor="text1"/>
        </w:rPr>
        <w:t>challenge with LPS, a</w:t>
      </w:r>
      <w:r w:rsidR="00621DF0" w:rsidRPr="00FB7290">
        <w:rPr>
          <w:color w:val="000000" w:themeColor="text1"/>
        </w:rPr>
        <w:t xml:space="preserve">nalysis of </w:t>
      </w:r>
      <w:r w:rsidR="00860AC4" w:rsidRPr="00FB7290">
        <w:rPr>
          <w:color w:val="000000" w:themeColor="text1"/>
        </w:rPr>
        <w:t xml:space="preserve">human </w:t>
      </w:r>
      <w:r w:rsidR="005F63BF" w:rsidRPr="00FB7290">
        <w:rPr>
          <w:color w:val="000000" w:themeColor="text1"/>
        </w:rPr>
        <w:t>peripheral blood leukocytes</w:t>
      </w:r>
      <w:r w:rsidR="00EE47F7" w:rsidRPr="00FB7290">
        <w:rPr>
          <w:color w:val="000000" w:themeColor="text1"/>
        </w:rPr>
        <w:fldChar w:fldCharType="begin" w:fldLock="1"/>
      </w:r>
      <w:r w:rsidR="00873FF6" w:rsidRPr="00FB7290">
        <w:rPr>
          <w:color w:val="000000" w:themeColor="text1"/>
        </w:rPr>
        <w:instrText>ADDIN CSL_CITATION { "citationItems" : [ { "id" : "ITEM-1", "itemData" : { "DOI" : "10.1097/CCM.0b013e3181cd131c", "ISBN" : "1530-0293 (Electronic)\\r0090-3493 (Linking)", "ISSN" : "0090-3493", "PMID" : "20081528", "abstract" : "The intravenous administration of a bolus dose of endotoxin to healthy human subjects triggers acute systemic inflammatory responses that include cytokine production and dynamic changes in gene expression in peripheral blood leukocytes. This study sought to determine the state of clock gene expression in human peripheral blood leukocytes, and leukocyte subpopulations, challenged with in vivo endotoxin at two circadian/diurnal phases of the clock.", "author" : [ { "dropping-particle" : "", "family" : "Haimovich", "given" : "Beatrice", "non-dropping-particle" : "", "parse-names" : false, "suffix" : "" }, { "dropping-particle" : "", "family" : "Calvano", "given" : "Jacqueline", "non-dropping-particle" : "", "parse-names" : false, "suffix" : "" }, { "dropping-particle" : "", "family" : "Haimovich", "given" : "Adrian D", "non-dropping-particle" : "", "parse-names" : false, "suffix" : "" }, { "dropping-particle" : "", "family" : "Calvano", "given" : "Steve E", "non-dropping-particle" : "", "parse-names" : false, "suffix" : "" }, { "dropping-particle" : "", "family" : "Coyle", "given" : "Susette M", "non-dropping-particle" : "", "parse-names" : false, "suffix" : "" }, { "dropping-particle" : "", "family" : "Lowry", "given" : "Stephen F", "non-dropping-particle" : "", "parse-names" : false, "suffix" : "" } ], "container-title" : "Critical care medicine", "id" : "ITEM-1", "issue" : "3", "issued" : { "date-parts" : [ [ "2010" ] ] }, "page" : "751-758", "title" : "In vivo endotoxin synchronizes and suppresses clock gene expression in human peripheral blood leukocytes.", "type" : "article-journal", "volume" : "38" }, "uris" : [ "http://www.mendeley.com/documents/?uuid=d68780ab-4c1f-48cd-bbbd-bca581a7f61b" ] } ], "mendeley" : { "formattedCitation" : "&lt;sup&gt;13&lt;/sup&gt;", "plainTextFormattedCitation" : "13", "previouslyFormattedCitation" : "&lt;sup&gt;14&lt;/sup&gt;" }, "properties" : { "noteIndex" : 0 }, "schema" : "https://github.com/citation-style-language/schema/raw/master/csl-citation.json" }</w:instrText>
      </w:r>
      <w:r w:rsidR="00EE47F7" w:rsidRPr="00FB7290">
        <w:rPr>
          <w:color w:val="000000" w:themeColor="text1"/>
        </w:rPr>
        <w:fldChar w:fldCharType="separate"/>
      </w:r>
      <w:r w:rsidR="00873FF6" w:rsidRPr="00FB7290">
        <w:rPr>
          <w:color w:val="000000" w:themeColor="text1"/>
          <w:vertAlign w:val="superscript"/>
        </w:rPr>
        <w:t>13</w:t>
      </w:r>
      <w:r w:rsidR="00EE47F7" w:rsidRPr="00FB7290">
        <w:rPr>
          <w:color w:val="000000" w:themeColor="text1"/>
        </w:rPr>
        <w:fldChar w:fldCharType="end"/>
      </w:r>
      <w:r w:rsidR="005F63BF" w:rsidRPr="00FB7290">
        <w:rPr>
          <w:color w:val="000000" w:themeColor="text1"/>
        </w:rPr>
        <w:t xml:space="preserve"> </w:t>
      </w:r>
      <w:r w:rsidR="009E5E09" w:rsidRPr="00FB7290">
        <w:rPr>
          <w:color w:val="000000" w:themeColor="text1"/>
        </w:rPr>
        <w:t>and subcutaneous adipose tissue</w:t>
      </w:r>
      <w:r w:rsidR="00EE47F7" w:rsidRPr="00FB7290">
        <w:rPr>
          <w:color w:val="000000" w:themeColor="text1"/>
        </w:rPr>
        <w:fldChar w:fldCharType="begin" w:fldLock="1"/>
      </w:r>
      <w:r w:rsidR="00873FF6" w:rsidRPr="00FB7290">
        <w:rPr>
          <w:color w:val="000000" w:themeColor="text1"/>
        </w:rPr>
        <w:instrText>ADDIN CSL_CITATION { "citationItems" : [ { "id" : "ITEM-1", "itemData" : { "DOI" : "10.1073/pnas.1501327112", "ISBN" : "1616-301X (Print)\\r1616-301X (Linking)", "ISSN" : "1091-6490", "PMID" : "25995365", "abstract" : "The response to an innate immune challenge is conditioned by the time of day, but the molecular basis for this remains unclear. In myeloid cells, there is a temporal regulation to induction by lipopolysaccharide (LPS) of the proinflammatory microRNA miR-155 that correlates inversely with levels of BMAL1. BMAL1 in the myeloid lineage inhibits activation of NF-\u03baB and miR-155 induction and protects mice from LPS-induced sepsis. Bmal1 has two miR-155-binding sites in its 3'-UTR, and, in response to LPS, miR-155 binds to these two target sites, leading to suppression of Bmal1 mRNA and protein in mice and humans. miR-155 deletion perturbs circadian function, gives rise to a shorter circadian day, and ablates the circadian effect on cytokine responses to LPS. Thus, the molecular clock controls miR-155 induction that can repress BMAL1 directly. This leads to an innate immune response that is variably responsive to challenges across the circadian day.", "author" : [ { "dropping-particle" : "", "family" : "Curtis", "given" : "Anne M", "non-dropping-particle" : "", "parse-names" : false, "suffix" : "" }, { "dropping-particle" : "", "family" : "Fagundes", "given" : "Caio T", "non-dropping-particle" : "", "parse-names" : false, "suffix" : "" }, { "dropping-particle" : "", "family" : "Yang", "given" : "Guangrui", "non-dropping-particle" : "", "parse-names" : false, "suffix" : "" }, { "dropping-particle" : "", "family" : "Palsson-McDermott", "given" : "Eva M", "non-dropping-particle" : "", "parse-names" : false, "suffix" : "" }, { "dropping-particle" : "", "family" : "Wochal", "given" : "Paulina", "non-dropping-particle" : "", "parse-names" : false, "suffix" : "" }, { "dropping-particle" : "", "family" : "McGettrick", "given" : "Anne F", "non-dropping-particle" : "", "parse-names" : false, "suffix" : "" }, { "dropping-particle" : "", "family" : "Foley", "given" : "Niamh H", "non-dropping-particle" : "", "parse-names" : false, "suffix" : "" }, { "dropping-particle" : "", "family" : "Early", "given" : "James O", "non-dropping-particle" : "", "parse-names" : false, "suffix" : "" }, { "dropping-particle" : "", "family" : "Chen", "given" : "Lihong", "non-dropping-particle" : "", "parse-names" : false, "suffix" : "" }, { "dropping-particle" : "", "family" : "Zhang", "given" : "Hanrui", "non-dropping-particle" : "", "parse-names" : false, "suffix" : "" }, { "dropping-particle" : "", "family" : "Xue", "given" : "Chenyi", "non-dropping-particle" : "", "parse-names" : false, "suffix" : "" }, { "dropping-particle" : "", "family" : "Geiger", "given" : "Sarah S", "non-dropping-particle" : "", "parse-names" : false, "suffix" : "" }, { "dropping-particle" : "", "family" : "Hokamp", "given" : "Karsten", "non-dropping-particle" : "", "parse-names" : false, "suffix" : "" }, { "dropping-particle" : "", "family" : "Reilly", "given" : "Muredach P", "non-dropping-particle" : "", "parse-names" : false, "suffix" : "" }, { "dropping-particle" : "", "family" : "Coogan", "given" : "Andrew N", "non-dropping-particle" : "", "parse-names" : false, "suffix" : "" }, { "dropping-particle" : "", "family" : "Vigorito", "given" : "Elena", "non-dropping-particle" : "", "parse-names" : false, "suffix" : "" }, { "dropping-particle" : "", "family" : "FitzGerald", "given" : "Garret A", "non-dropping-particle" : "", "parse-names" : false, "suffix" : "" }, { "dropping-particle" : "", "family" : "O'Neill", "given" : "Luke A J", "non-dropping-particle" : "", "parse-names" : false, "suffix" : "" } ], "container-title" : "Proceedings of the National Academy of Sciences of the United States of America", "id" : "ITEM-1", "issue" : "23", "issued" : { "date-parts" : [ [ "2015" ] ] }, "page" : "7231-6", "title" : "Circadian control of innate immunity in macrophages by miR-155 targeting Bmal1.", "type" : "article-journal", "volume" : "112" }, "uris" : [ "http://www.mendeley.com/documents/?uuid=4c766ef6-ad0c-40cb-ab00-95e0658a9c04" ] } ], "mendeley" : { "formattedCitation" : "&lt;sup&gt;14&lt;/sup&gt;", "plainTextFormattedCitation" : "14", "previouslyFormattedCitation" : "&lt;sup&gt;15&lt;/sup&gt;" }, "properties" : { "noteIndex" : 0 }, "schema" : "https://github.com/citation-style-language/schema/raw/master/csl-citation.json" }</w:instrText>
      </w:r>
      <w:r w:rsidR="00EE47F7" w:rsidRPr="00FB7290">
        <w:rPr>
          <w:color w:val="000000" w:themeColor="text1"/>
        </w:rPr>
        <w:fldChar w:fldCharType="separate"/>
      </w:r>
      <w:r w:rsidR="00873FF6" w:rsidRPr="00FB7290">
        <w:rPr>
          <w:color w:val="000000" w:themeColor="text1"/>
          <w:vertAlign w:val="superscript"/>
        </w:rPr>
        <w:t>14</w:t>
      </w:r>
      <w:r w:rsidR="00EE47F7" w:rsidRPr="00FB7290">
        <w:rPr>
          <w:color w:val="000000" w:themeColor="text1"/>
        </w:rPr>
        <w:fldChar w:fldCharType="end"/>
      </w:r>
      <w:r w:rsidR="00EE47F7" w:rsidRPr="00FB7290">
        <w:rPr>
          <w:color w:val="000000" w:themeColor="text1"/>
        </w:rPr>
        <w:t xml:space="preserve"> </w:t>
      </w:r>
      <w:r w:rsidR="005F63BF" w:rsidRPr="00FB7290">
        <w:rPr>
          <w:color w:val="000000" w:themeColor="text1"/>
        </w:rPr>
        <w:t xml:space="preserve">revealed </w:t>
      </w:r>
      <w:r w:rsidR="000306DD" w:rsidRPr="00FB7290">
        <w:rPr>
          <w:color w:val="000000" w:themeColor="text1"/>
        </w:rPr>
        <w:t>altered</w:t>
      </w:r>
      <w:r w:rsidR="005F63BF" w:rsidRPr="00FB7290">
        <w:rPr>
          <w:color w:val="000000" w:themeColor="text1"/>
        </w:rPr>
        <w:t xml:space="preserve"> expression </w:t>
      </w:r>
      <w:r w:rsidR="00860AC4" w:rsidRPr="00FB7290">
        <w:rPr>
          <w:color w:val="000000" w:themeColor="text1"/>
        </w:rPr>
        <w:t xml:space="preserve">of several </w:t>
      </w:r>
      <w:r w:rsidR="005F63BF" w:rsidRPr="00FB7290">
        <w:rPr>
          <w:color w:val="000000" w:themeColor="text1"/>
        </w:rPr>
        <w:t>clock gene</w:t>
      </w:r>
      <w:r w:rsidR="00860AC4" w:rsidRPr="00FB7290">
        <w:rPr>
          <w:color w:val="000000" w:themeColor="text1"/>
        </w:rPr>
        <w:t>s as measured via qPCR</w:t>
      </w:r>
      <w:r w:rsidR="000306DD" w:rsidRPr="00FB7290">
        <w:rPr>
          <w:color w:val="000000" w:themeColor="text1"/>
        </w:rPr>
        <w:t>.</w:t>
      </w:r>
      <w:r w:rsidR="00FA34F0" w:rsidRPr="00FB7290">
        <w:rPr>
          <w:color w:val="000000" w:themeColor="text1"/>
        </w:rPr>
        <w:t xml:space="preserve"> </w:t>
      </w:r>
      <w:r w:rsidR="001A0595" w:rsidRPr="00FB7290">
        <w:rPr>
          <w:color w:val="000000" w:themeColor="text1"/>
        </w:rPr>
        <w:t xml:space="preserve">Lastly, </w:t>
      </w:r>
      <w:r w:rsidR="00FB7290" w:rsidRPr="00FB7290">
        <w:rPr>
          <w:i/>
          <w:color w:val="000000" w:themeColor="text1"/>
        </w:rPr>
        <w:t>ex vivo</w:t>
      </w:r>
      <w:r w:rsidR="001A0595" w:rsidRPr="00FB7290">
        <w:rPr>
          <w:i/>
          <w:color w:val="000000" w:themeColor="text1"/>
        </w:rPr>
        <w:t xml:space="preserve"> </w:t>
      </w:r>
      <w:r w:rsidR="001A0595" w:rsidRPr="00FB7290">
        <w:rPr>
          <w:color w:val="000000" w:themeColor="text1"/>
        </w:rPr>
        <w:t>LPS challenges of human macrophages and mouse peritoneal macrophages, also led to altered clock</w:t>
      </w:r>
      <w:r w:rsidR="00EE47F7" w:rsidRPr="00FB7290">
        <w:rPr>
          <w:color w:val="000000" w:themeColor="text1"/>
        </w:rPr>
        <w:t xml:space="preserve"> expression as measured by qPCR</w:t>
      </w:r>
      <w:r w:rsidR="00EE47F7" w:rsidRPr="00FB7290">
        <w:rPr>
          <w:color w:val="000000" w:themeColor="text1"/>
        </w:rPr>
        <w:fldChar w:fldCharType="begin" w:fldLock="1"/>
      </w:r>
      <w:r w:rsidR="00873FF6" w:rsidRPr="00FB7290">
        <w:rPr>
          <w:color w:val="000000" w:themeColor="text1"/>
        </w:rPr>
        <w:instrText>ADDIN CSL_CITATION { "citationItems" : [ { "id" : "ITEM-1", "itemData" : { "DOI" : "10.1073/pnas.1501327112", "ISBN" : "1616-301X (Print)\\r1616-301X (Linking)", "ISSN" : "1091-6490", "PMID" : "25995365", "abstract" : "The response to an innate immune challenge is conditioned by the time of day, but the molecular basis for this remains unclear. In myeloid cells, there is a temporal regulation to induction by lipopolysaccharide (LPS) of the proinflammatory microRNA miR-155 that correlates inversely with levels of BMAL1. BMAL1 in the myeloid lineage inhibits activation of NF-\u03baB and miR-155 induction and protects mice from LPS-induced sepsis. Bmal1 has two miR-155-binding sites in its 3'-UTR, and, in response to LPS, miR-155 binds to these two target sites, leading to suppression of Bmal1 mRNA and protein in mice and humans. miR-155 deletion perturbs circadian function, gives rise to a shorter circadian day, and ablates the circadian effect on cytokine responses to LPS. Thus, the molecular clock controls miR-155 induction that can repress BMAL1 directly. This leads to an innate immune response that is variably responsive to challenges across the circadian day.", "author" : [ { "dropping-particle" : "", "family" : "Curtis", "given" : "Anne M", "non-dropping-particle" : "", "parse-names" : false, "suffix" : "" }, { "dropping-particle" : "", "family" : "Fagundes", "given" : "Caio T", "non-dropping-particle" : "", "parse-names" : false, "suffix" : "" }, { "dropping-particle" : "", "family" : "Yang", "given" : "Guangrui", "non-dropping-particle" : "", "parse-names" : false, "suffix" : "" }, { "dropping-particle" : "", "family" : "Palsson-McDermott", "given" : "Eva M", "non-dropping-particle" : "", "parse-names" : false, "suffix" : "" }, { "dropping-particle" : "", "family" : "Wochal", "given" : "Paulina", "non-dropping-particle" : "", "parse-names" : false, "suffix" : "" }, { "dropping-particle" : "", "family" : "McGettrick", "given" : "Anne F", "non-dropping-particle" : "", "parse-names" : false, "suffix" : "" }, { "dropping-particle" : "", "family" : "Foley", "given" : "Niamh H", "non-dropping-particle" : "", "parse-names" : false, "suffix" : "" }, { "dropping-particle" : "", "family" : "Early", "given" : "James O", "non-dropping-particle" : "", "parse-names" : false, "suffix" : "" }, { "dropping-particle" : "", "family" : "Chen", "given" : "Lihong", "non-dropping-particle" : "", "parse-names" : false, "suffix" : "" }, { "dropping-particle" : "", "family" : "Zhang", "given" : "Hanrui", "non-dropping-particle" : "", "parse-names" : false, "suffix" : "" }, { "dropping-particle" : "", "family" : "Xue", "given" : "Chenyi", "non-dropping-particle" : "", "parse-names" : false, "suffix" : "" }, { "dropping-particle" : "", "family" : "Geiger", "given" : "Sarah S", "non-dropping-particle" : "", "parse-names" : false, "suffix" : "" }, { "dropping-particle" : "", "family" : "Hokamp", "given" : "Karsten", "non-dropping-particle" : "", "parse-names" : false, "suffix" : "" }, { "dropping-particle" : "", "family" : "Reilly", "given" : "Muredach P", "non-dropping-particle" : "", "parse-names" : false, "suffix" : "" }, { "dropping-particle" : "", "family" : "Coogan", "given" : "Andrew N", "non-dropping-particle" : "", "parse-names" : false, "suffix" : "" }, { "dropping-particle" : "", "family" : "Vigorito", "given" : "Elena", "non-dropping-particle" : "", "parse-names" : false, "suffix" : "" }, { "dropping-particle" : "", "family" : "FitzGerald", "given" : "Garret A", "non-dropping-particle" : "", "parse-names" : false, "suffix" : "" }, { "dropping-particle" : "", "family" : "O'Neill", "given" : "Luke A J", "non-dropping-particle" : "", "parse-names" : false, "suffix" : "" } ], "container-title" : "Proceedings of the National Academy of Sciences of the United States of America", "id" : "ITEM-1", "issue" : "23", "issued" : { "date-parts" : [ [ "2015" ] ] }, "page" : "7231-6", "title" : "Circadian control of innate immunity in macrophages by miR-155 targeting Bmal1.", "type" : "article-journal", "volume" : "112" }, "uris" : [ "http://www.mendeley.com/documents/?uuid=4c766ef6-ad0c-40cb-ab00-95e0658a9c04" ] } ], "mendeley" : { "formattedCitation" : "&lt;sup&gt;14&lt;/sup&gt;", "plainTextFormattedCitation" : "14", "previouslyFormattedCitation" : "&lt;sup&gt;15&lt;/sup&gt;" }, "properties" : { "noteIndex" : 0 }, "schema" : "https://github.com/citation-style-language/schema/raw/master/csl-citation.json" }</w:instrText>
      </w:r>
      <w:r w:rsidR="00EE47F7" w:rsidRPr="00FB7290">
        <w:rPr>
          <w:color w:val="000000" w:themeColor="text1"/>
        </w:rPr>
        <w:fldChar w:fldCharType="separate"/>
      </w:r>
      <w:r w:rsidR="00873FF6" w:rsidRPr="00FB7290">
        <w:rPr>
          <w:color w:val="000000" w:themeColor="text1"/>
          <w:vertAlign w:val="superscript"/>
        </w:rPr>
        <w:t>14</w:t>
      </w:r>
      <w:r w:rsidR="00EE47F7" w:rsidRPr="00FB7290">
        <w:rPr>
          <w:color w:val="000000" w:themeColor="text1"/>
        </w:rPr>
        <w:fldChar w:fldCharType="end"/>
      </w:r>
      <w:r w:rsidR="001A0595" w:rsidRPr="00FB7290">
        <w:rPr>
          <w:color w:val="000000" w:themeColor="text1"/>
        </w:rPr>
        <w:t xml:space="preserve">. </w:t>
      </w:r>
    </w:p>
    <w:p w14:paraId="43C58887" w14:textId="77777777" w:rsidR="000828C4" w:rsidRPr="00FB7290" w:rsidRDefault="000828C4" w:rsidP="00A4792B">
      <w:pPr>
        <w:widowControl/>
        <w:rPr>
          <w:color w:val="000000" w:themeColor="text1"/>
        </w:rPr>
      </w:pPr>
    </w:p>
    <w:p w14:paraId="75F0ADBA" w14:textId="456C3810" w:rsidR="00671A9C" w:rsidRPr="00FB7290" w:rsidRDefault="00AC0818" w:rsidP="00A4792B">
      <w:pPr>
        <w:widowControl/>
        <w:rPr>
          <w:color w:val="000000" w:themeColor="text1"/>
        </w:rPr>
      </w:pPr>
      <w:r w:rsidRPr="00FB7290">
        <w:rPr>
          <w:color w:val="000000" w:themeColor="text1"/>
        </w:rPr>
        <w:t xml:space="preserve">Here, </w:t>
      </w:r>
      <w:r w:rsidR="00FB7290">
        <w:rPr>
          <w:color w:val="000000" w:themeColor="text1"/>
        </w:rPr>
        <w:t>we</w:t>
      </w:r>
      <w:r w:rsidRPr="00FB7290">
        <w:rPr>
          <w:color w:val="000000" w:themeColor="text1"/>
        </w:rPr>
        <w:t xml:space="preserve"> describe </w:t>
      </w:r>
      <w:r w:rsidR="00FC37FA" w:rsidRPr="00FB7290">
        <w:rPr>
          <w:color w:val="000000" w:themeColor="text1"/>
        </w:rPr>
        <w:t>a protocol t</w:t>
      </w:r>
      <w:r w:rsidR="00BC1277" w:rsidRPr="00FB7290">
        <w:rPr>
          <w:color w:val="000000" w:themeColor="text1"/>
        </w:rPr>
        <w:t xml:space="preserve">o assess the influence of </w:t>
      </w:r>
      <w:r w:rsidR="00FD47F2" w:rsidRPr="00FB7290">
        <w:rPr>
          <w:color w:val="000000" w:themeColor="text1"/>
        </w:rPr>
        <w:t xml:space="preserve">the </w:t>
      </w:r>
      <w:r w:rsidR="00BC1277" w:rsidRPr="00FB7290">
        <w:rPr>
          <w:color w:val="000000" w:themeColor="text1"/>
        </w:rPr>
        <w:t>PAMPs</w:t>
      </w:r>
      <w:r w:rsidR="00FD47F2" w:rsidRPr="00FB7290">
        <w:rPr>
          <w:color w:val="000000" w:themeColor="text1"/>
        </w:rPr>
        <w:t xml:space="preserve"> LPS, </w:t>
      </w:r>
      <w:r w:rsidR="001262E7" w:rsidRPr="00FB7290">
        <w:rPr>
          <w:color w:val="000000" w:themeColor="text1"/>
        </w:rPr>
        <w:t>ODN1826</w:t>
      </w:r>
      <w:r w:rsidR="003727BE" w:rsidRPr="00FB7290">
        <w:rPr>
          <w:color w:val="000000" w:themeColor="text1"/>
        </w:rPr>
        <w:t xml:space="preserve"> (synthetic oligonucleotides containing unmethylated CpG motifs)</w:t>
      </w:r>
      <w:r w:rsidR="001262E7" w:rsidRPr="00FB7290">
        <w:rPr>
          <w:color w:val="000000" w:themeColor="text1"/>
        </w:rPr>
        <w:t xml:space="preserve">, and heat-killed </w:t>
      </w:r>
      <w:r w:rsidR="001262E7" w:rsidRPr="00FB7290">
        <w:rPr>
          <w:i/>
          <w:color w:val="000000" w:themeColor="text1"/>
        </w:rPr>
        <w:t>Listeria monocytogenes</w:t>
      </w:r>
      <w:r w:rsidR="003727BE" w:rsidRPr="00FB7290">
        <w:rPr>
          <w:i/>
          <w:color w:val="000000" w:themeColor="text1"/>
        </w:rPr>
        <w:t xml:space="preserve"> </w:t>
      </w:r>
      <w:r w:rsidR="003727BE" w:rsidRPr="00FB7290">
        <w:rPr>
          <w:color w:val="000000" w:themeColor="text1"/>
        </w:rPr>
        <w:t>(HKLM)</w:t>
      </w:r>
      <w:r w:rsidR="001262E7" w:rsidRPr="00FB7290">
        <w:rPr>
          <w:color w:val="000000" w:themeColor="text1"/>
        </w:rPr>
        <w:t>,</w:t>
      </w:r>
      <w:r w:rsidR="00FC37FA" w:rsidRPr="00FB7290">
        <w:rPr>
          <w:color w:val="000000" w:themeColor="text1"/>
        </w:rPr>
        <w:t xml:space="preserve"> </w:t>
      </w:r>
      <w:r w:rsidR="00272624" w:rsidRPr="00FB7290">
        <w:rPr>
          <w:color w:val="000000" w:themeColor="text1"/>
        </w:rPr>
        <w:t xml:space="preserve">recognized by TLR4, TLR9, and TLR2, respectively, </w:t>
      </w:r>
      <w:r w:rsidR="00FC37FA" w:rsidRPr="00FB7290">
        <w:rPr>
          <w:color w:val="000000" w:themeColor="text1"/>
        </w:rPr>
        <w:t xml:space="preserve">on molecular clock gene expression in mouse splenocytes. </w:t>
      </w:r>
      <w:r w:rsidR="007F5F2B" w:rsidRPr="00FB7290">
        <w:rPr>
          <w:color w:val="000000" w:themeColor="text1"/>
        </w:rPr>
        <w:t>The prot</w:t>
      </w:r>
      <w:r w:rsidR="00A73263" w:rsidRPr="00FB7290">
        <w:rPr>
          <w:color w:val="000000" w:themeColor="text1"/>
        </w:rPr>
        <w:t xml:space="preserve">ocol includes mouse splenectomy, </w:t>
      </w:r>
      <w:r w:rsidR="009E089E" w:rsidRPr="00FB7290">
        <w:rPr>
          <w:color w:val="000000" w:themeColor="text1"/>
        </w:rPr>
        <w:t xml:space="preserve">splenocyte isolation and challenge, RNA extraction, cDNA synthesis, and qPCR to assess expression of several clock genes. </w:t>
      </w:r>
      <w:r w:rsidR="00FD02EA" w:rsidRPr="00FB7290">
        <w:rPr>
          <w:color w:val="000000" w:themeColor="text1"/>
        </w:rPr>
        <w:t xml:space="preserve">This protocol allows for the </w:t>
      </w:r>
      <w:r w:rsidR="0039291E" w:rsidRPr="00FB7290">
        <w:rPr>
          <w:color w:val="000000" w:themeColor="text1"/>
        </w:rPr>
        <w:t xml:space="preserve">timely </w:t>
      </w:r>
      <w:r w:rsidR="00FD02EA" w:rsidRPr="00FB7290">
        <w:rPr>
          <w:color w:val="000000" w:themeColor="text1"/>
        </w:rPr>
        <w:t xml:space="preserve">acquisition of </w:t>
      </w:r>
      <w:proofErr w:type="gramStart"/>
      <w:r w:rsidR="00FD02EA" w:rsidRPr="00FB7290">
        <w:rPr>
          <w:color w:val="000000" w:themeColor="text1"/>
        </w:rPr>
        <w:t xml:space="preserve">a large </w:t>
      </w:r>
      <w:r w:rsidR="00970038" w:rsidRPr="00FB7290">
        <w:rPr>
          <w:color w:val="000000" w:themeColor="text1"/>
        </w:rPr>
        <w:t>number</w:t>
      </w:r>
      <w:r w:rsidR="00FD02EA" w:rsidRPr="00FB7290">
        <w:rPr>
          <w:color w:val="000000" w:themeColor="text1"/>
        </w:rPr>
        <w:t xml:space="preserve"> of</w:t>
      </w:r>
      <w:proofErr w:type="gramEnd"/>
      <w:r w:rsidR="00FD02EA" w:rsidRPr="00FB7290">
        <w:rPr>
          <w:color w:val="000000" w:themeColor="text1"/>
        </w:rPr>
        <w:t xml:space="preserve"> immune cells </w:t>
      </w:r>
      <w:r w:rsidR="00C11D5C" w:rsidRPr="00FB7290">
        <w:rPr>
          <w:color w:val="000000" w:themeColor="text1"/>
        </w:rPr>
        <w:t>with very little animal</w:t>
      </w:r>
      <w:r w:rsidR="00C84484" w:rsidRPr="00FB7290">
        <w:rPr>
          <w:color w:val="000000" w:themeColor="text1"/>
        </w:rPr>
        <w:t xml:space="preserve"> or cellular</w:t>
      </w:r>
      <w:r w:rsidR="00C11D5C" w:rsidRPr="00FB7290">
        <w:rPr>
          <w:color w:val="000000" w:themeColor="text1"/>
        </w:rPr>
        <w:t xml:space="preserve"> manipulation</w:t>
      </w:r>
      <w:r w:rsidR="00970038" w:rsidRPr="00FB7290">
        <w:rPr>
          <w:color w:val="000000" w:themeColor="text1"/>
        </w:rPr>
        <w:t xml:space="preserve">, which can then be challenged </w:t>
      </w:r>
      <w:r w:rsidR="00FB7290" w:rsidRPr="00FB7290">
        <w:rPr>
          <w:i/>
          <w:color w:val="000000" w:themeColor="text1"/>
        </w:rPr>
        <w:t>ex vivo</w:t>
      </w:r>
      <w:r w:rsidR="00970038" w:rsidRPr="00FB7290">
        <w:rPr>
          <w:i/>
          <w:color w:val="000000" w:themeColor="text1"/>
        </w:rPr>
        <w:t xml:space="preserve"> </w:t>
      </w:r>
      <w:r w:rsidR="00970038" w:rsidRPr="00FB7290">
        <w:rPr>
          <w:color w:val="000000" w:themeColor="text1"/>
        </w:rPr>
        <w:t xml:space="preserve">with various </w:t>
      </w:r>
      <w:r w:rsidR="0019781D" w:rsidRPr="00FB7290">
        <w:rPr>
          <w:color w:val="000000" w:themeColor="text1"/>
        </w:rPr>
        <w:t>PAMPs</w:t>
      </w:r>
      <w:r w:rsidR="00970038" w:rsidRPr="00FB7290">
        <w:rPr>
          <w:color w:val="000000" w:themeColor="text1"/>
        </w:rPr>
        <w:t>.</w:t>
      </w:r>
      <w:r w:rsidR="00BC1277" w:rsidRPr="00FB7290">
        <w:rPr>
          <w:color w:val="000000" w:themeColor="text1"/>
        </w:rPr>
        <w:t xml:space="preserve"> </w:t>
      </w:r>
      <w:r w:rsidR="00030959" w:rsidRPr="00FB7290">
        <w:rPr>
          <w:color w:val="auto"/>
        </w:rPr>
        <w:t>The molecular clock has been shown to modulate various aspects of the immune response</w:t>
      </w:r>
      <w:r w:rsidR="00030959" w:rsidRPr="00FB7290">
        <w:rPr>
          <w:color w:val="auto"/>
        </w:rPr>
        <w:fldChar w:fldCharType="begin" w:fldLock="1"/>
      </w:r>
      <w:r w:rsidR="00873FF6" w:rsidRPr="00FB7290">
        <w:rPr>
          <w:color w:val="auto"/>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2", "issue" : "50", "issued" : { "date-parts" : [ [ "2009" ] ] }, "page" : "21407-12", "title" : "A circadian clock in macrophages controls inflammatory immune responses.", "type" : "article-journal", "volume" : "106" }, "uris" : [ "http://www.mendeley.com/documents/?uuid=7855ba34-f7d1-4194-b76d-7d31eacff3de" ] }, { "id" : "ITEM-3", "itemData" : { "DOI" : "10.1073/pnas.1106750109/-/DCSupplemental.www.pnas.org/cgi/doi/10.1073/pnas.1106750109", "abstract" : "Diurnal variation in inflammatory and immune function is evident in the physiology and pathology of humans and animals, but molecular mechanisms and mediating cell types that provide this gating remain unknown. By screening cytokine responses in mice to endotoxin challenge at different times of day, we reveal that the magnitude of response exhibited pronounced temporal dependence, yet only within a subset of proinflammatory cytokines. Disruption of the circadian clockwork in macrophages (primary effector cells of the innate immune system) by conditional targeting of a key clock gene (bmal1) removed all temporal gating of endotoxin- induced cytokine response in cultured cells and in vivo. Loss of circadian gating was coincident with suppressed rev-erb\u03b1 expression, implicating this nuclear receptor as a potential link between the clock and inflammatory pathways. This finding was confirmed in vivo and in vitro through genetic and pharmacological modulation of REV-ERB\u03b1 activity. Circadian gating of endotoxin response was lost in rev-erb\u03b1\u2212/\u2212 mice and in cultured macrophages from these animals, despite maintenance of circadian rhythmicity within these cells. Using human macrophages, which show circadian clock gene oscillations and rhythmic endotoxin responses, we demonstrate that administration of a synthetic REV-ERB ligand, or genetic knockdown of rev-erb\u03b1 expression, is effective at modulating the production and release of the proinflammatory cytokine IL-6. This work demonstrates that the macrophage clockwork provides temporal gating of systemic responses to endotoxin, and identifies REV-ERB\u03b1 as the key link between the clock and immune function. REV-ERB\u03b1 may therefore represent a unique therapeutic target in human inflammatory disease.", "author" : [ { "dropping-particle" : "", "family" : "Gibbs", "given" : "Julie E", "non-dropping-particle" : "", "parse-names" : false, "suffix" : "" }, { "dropping-particle" : "", "family" : "Blaikley", "given" : "John", "non-dropping-particle" : "", "parse-names" : false, "suffix" : "" }, { "dropping-particle" : "", "family" : "Beesley", "given" : "Stephen", "non-dropping-particle" : "", "parse-names" : false, "suffix" : "" }, { "dropping-particle" : "", "family" : "Matthews", "given" : "Laura", "non-dropping-particle" : "", "parse-names" : false, "suffix" : "" }, { "dropping-particle" : "", "family" : "Simpson", "given" : "Karen D", "non-dropping-particle" : "", "parse-names" : false, "suffix" : "" }, { "dropping-particle" : "", "family" : "Boyce", "given" : "Susan H", "non-dropping-particle" : "", "parse-names" : false, "suffix" : "" }, { "dropping-particle" : "", "family" : "Farrow", "given" : "Stuart N", "non-dropping-particle" : "", "parse-names" : false, "suffix" : "" }, { "dropping-particle" : "", "family" : "Else", "given" : "Kathryn J", "non-dropping-particle" : "", "parse-names" : false, "suffix" : "" }, { "dropping-particle" : "", "family" : "Singh", "given" : "Dave", "non-dropping-particle" : "", "parse-names" : false, "suffix" : "" }, { "dropping-particle" : "", "family" : "Ray", "given" : "David W", "non-dropping-particle" : "", "parse-names" : false, "suffix" : "" }, { "dropping-particle" : "", "family" : "Loudon", "given" : "Andrew S I", "non-dropping-particle" : "", "parse-names" : false, "suffix" : "" } ], "container-title" : "PNAS", "id" : "ITEM-3", "issue" : "2", "issued" : { "date-parts" : [ [ "2012" ] ] }, "page" : "582-587", "title" : "The nuclear receptor REV-ERB \u03b1 mediates circadian regulation of innate immunity through selective regulation of in fl ammatory cytokines", "type" : "article-journal", "volume" : "109" }, "uris" : [ "http://www.mendeley.com/documents/?uuid=9930a46c-df8d-4a1d-8b30-53861877c866" ] } ], "mendeley" : { "formattedCitation" : "&lt;sup&gt;8,15,16&lt;/sup&gt;", "plainTextFormattedCitation" : "8,15,16", "previouslyFormattedCitation" : "&lt;sup&gt;9,16,17&lt;/sup&gt;" }, "properties" : { "noteIndex" : 0 }, "schema" : "https://github.com/citation-style-language/schema/raw/master/csl-citation.json" }</w:instrText>
      </w:r>
      <w:r w:rsidR="00030959" w:rsidRPr="00FB7290">
        <w:rPr>
          <w:color w:val="auto"/>
        </w:rPr>
        <w:fldChar w:fldCharType="separate"/>
      </w:r>
      <w:r w:rsidR="00873FF6" w:rsidRPr="00FB7290">
        <w:rPr>
          <w:color w:val="auto"/>
          <w:vertAlign w:val="superscript"/>
        </w:rPr>
        <w:t>8,15,16</w:t>
      </w:r>
      <w:r w:rsidR="00030959" w:rsidRPr="00FB7290">
        <w:rPr>
          <w:color w:val="auto"/>
        </w:rPr>
        <w:fldChar w:fldCharType="end"/>
      </w:r>
      <w:r w:rsidR="00030959" w:rsidRPr="00FB7290">
        <w:rPr>
          <w:color w:val="auto"/>
        </w:rPr>
        <w:t>, therefore, disruption of the molecular clock would most likely impair the proper time-dependent variation of the immune response.</w:t>
      </w:r>
      <w:r w:rsidR="00FB7290">
        <w:rPr>
          <w:color w:val="auto"/>
        </w:rPr>
        <w:t xml:space="preserve"> </w:t>
      </w:r>
      <w:r w:rsidR="00030959" w:rsidRPr="00FB7290">
        <w:rPr>
          <w:color w:val="auto"/>
        </w:rPr>
        <w:t xml:space="preserve">In addition, </w:t>
      </w:r>
      <w:r w:rsidR="005841D8" w:rsidRPr="00FB7290">
        <w:rPr>
          <w:color w:val="auto"/>
        </w:rPr>
        <w:t>s</w:t>
      </w:r>
      <w:r w:rsidR="00BC1277" w:rsidRPr="00FB7290">
        <w:rPr>
          <w:color w:val="000000" w:themeColor="text1"/>
        </w:rPr>
        <w:t xml:space="preserve">ince disruptions of circadian rhythms can lead </w:t>
      </w:r>
      <w:r w:rsidR="003727BE" w:rsidRPr="00FB7290">
        <w:rPr>
          <w:color w:val="000000" w:themeColor="text1"/>
        </w:rPr>
        <w:t>to serious pathologies</w:t>
      </w:r>
      <w:r w:rsidR="009B5AF0" w:rsidRPr="00FB7290">
        <w:rPr>
          <w:color w:val="000000" w:themeColor="text1"/>
        </w:rPr>
        <w:fldChar w:fldCharType="begin" w:fldLock="1"/>
      </w:r>
      <w:r w:rsidR="00873FF6" w:rsidRPr="00FB7290">
        <w:rPr>
          <w:color w:val="000000" w:themeColor="text1"/>
        </w:rPr>
        <w:instrText>ADDIN CSL_CITATION { "citationItems" : [ { "id" : "ITEM-1", "itemData" : { "DOI" : "10.1212/01.CON.0000427209.21177.aa", "ISBN" : "1080-2371; EN :1538-6899", "ISSN" : "10802371", "PMID" : "23385698", "abstract" : "PURPOSE This article reviews the recent advances in understanding of the fundamental properties of circadian rhythms and discusses the clinical features, diagnosis, and treatment of circadian rhythm sleep disorders (CRSDs). RECENT FINDINGS Recent evidence strongly points to the ubiquitous influence of circadian timing in nearly all physiologic functions. Thus, in addition to the prominent sleep and wake disturbances, circadian rhythm disorders are associated with cognitive impairment, mood disturbances, and increased risk of cardiometabolic disorders. The recent availability of biomarkers of circadian timing in clinical practice has improved our ability to identify and treat these CRSDs. SUMMARY Circadian rhythms are endogenous rhythms with a periodicity of approximately 24 hours. These rhythms are synchronized to the physical environment by social and work schedules by various photic and nonphotic stimuli. CRSDs result from a misalignment between the timing of the circadian rhythm and the external environment (eg, jet lag and shift work) or a dysfunction of the circadian clock or its afferent and efferent pathways (eg, delayed sleep-phase, advanced sleep-phase, non-24-hour, and irregular sleep-wake rhythm disorders). The most common symptoms of these disorders are difficulties with sleep onset and/or sleep maintenance and excessive sleepiness that are associated with impaired social and occupational functioning. Effective treatment for most of the CRSDs requires a multimodal approach to accelerate circadian realignment with timed exposure to light, avoidance of bright light at inappropriate times, and adherence to scheduled sleep and wake times. In addition, pharmacologic agents are recommended for some of the CRSDs. For delayed sleep-phase, non-24-hour, and shift work disorders, timed low-dose melatonin can help advance or entrain circadian rhythms; and for shift work disorder, wake-enhancing agents such as caffeine, modafinil, and armodafinil are options for the management of excessive sleepiness.", "author" : [ { "dropping-particle" : "", "family" : "Zee", "given" : "Phyllis C.", "non-dropping-particle" : "", "parse-names" : false, "suffix" : "" }, { "dropping-particle" : "", "family" : "Attarian", "given" : "Hrayr", "non-dropping-particle" : "", "parse-names" : false, "suffix" : "" }, { "dropping-particle" : "", "family" : "Videnovic", "given" : "Aleksandar", "non-dropping-particle" : "", "parse-names" : false, "suffix" : "" } ], "container-title" : "CONTINUUM Lifelong Learning in Neurology", "id" : "ITEM-1", "issue" : "1", "issued" : { "date-parts" : [ [ "2013" ] ] }, "page" : "132-147", "title" : "Circadian rhythm abnormalities", "type" : "article-journal", "volume" : "19" }, "uris" : [ "http://www.mendeley.com/documents/?uuid=1e1f29a4-32c2-4d5d-b075-8c2732f58543" ] }, { "id" : "ITEM-2", "itemData" : { "DOI" : "10.1016/S0889-1591(02)00066-1", "ISBN" : "0889-1591", "ISSN" : "08891591", "PMID" : "12615186", "abstract" : "Discusses the relationship between sleep disruption and cancer, particularly psychoneuroimmunological aspects. Reductions in total sleep time, sleep fragmentation, and excessive daytime sleepiness are prominent problems of jet lag, particularly among travelers flying eastward, for whom circadian disruptions are most pronounced. Night shift workers, whose internal clocks typically do not fully entrain to their reversed light/dark cycles, also evidence similar desynchronization of bodily circadian rhythms, as well as reductions in both the quantity and quality of sleep. Increased risks of cancer among night shift workers and long-distance flight crews have been reported in recent epidemiological studies. The mechanisms underlying the increased risk of cancer among these populations are not yet known. Alterations in immune function associated with disruptions in sleep/wake cycles, as well as other endogenous cycles may have important implications for understanding modifiable risk factors for cancer. (PsycINFO Database Record (c) 2016 APA, all rights reserved)", "author" : [ { "dropping-particle" : "", "family" : "Bovbjerg", "given" : "Dana H", "non-dropping-particle" : "", "parse-names" : false, "suffix" : "" } ], "container-title" : "Brain, behavior, and immunity", "id" : "ITEM-2", "issued" : { "date-parts" : [ [ "2003" ] ] }, "page" : "S48-S50", "title" : "Circadian disruption and cancer: sleep and immune regulation.", "type" : "article-journal", "volume" : "17 Suppl 1" }, "uris" : [ "http://www.mendeley.com/documents/?uuid=d7673484-842d-475f-8965-6249e47dab39" ] }, { "id" : "ITEM-3", "itemData" : { "DOI" : "10.1038/nrc1072", "ISBN" : "1474-175X (Print)\\n1474-175X (Linking)", "ISSN" : "1474175X", "PMID" : "12724733", "abstract" : "The circadian rhythms are daily oscillations in various biological processes that are regulated by an endogenous clock. Disruption of these rhythms has been associated with cancer in humans. One of the cellular processes that is regulated by circadian rhythm is cell proliferation, which often shows asynchrony between normal and malignant tissues. This asynchrony highlights the importance of the circadian clock in tumour suppression in vivo and is one of the theoretical foundations for cancer chronotherapy. Investigation of the mechanisms by which the circadian clock controls cell proliferation and other cellular functions might lead to new therapeutic targets.", "author" : [ { "dropping-particle" : "", "family" : "Fu", "given" : "Loning", "non-dropping-particle" : "", "parse-names" : false, "suffix" : "" }, { "dropping-particle" : "", "family" : "Lee", "given" : "Cheng Chi", "non-dropping-particle" : "", "parse-names" : false, "suffix" : "" } ], "container-title" : "Nature reviews. Cancer", "id" : "ITEM-3", "issue" : "May", "issued" : { "date-parts" : [ [ "2003" ] ] }, "page" : "350-361", "title" : "The circadian clock: pacemaker and tumour suppressor.", "type" : "article-journal", "volume" : "3" }, "uris" : [ "http://www.mendeley.com/documents/?uuid=e2f22b9c-6c19-41b8-98cf-8bb695608675" ] }, { "id" : "ITEM-4", "itemData" : { "DOI" : "10.1002/hup.964.CIRCADIAN", "abstract" : "Objective\u2014The aim of this article is to review progress in understanding the mechanisms that underlie circadian and sleep rhythms, and their role in the pathogenesis and treatment of depression. Methods\u2014Literature was selected principally by Medline searches, and additional reports were identified based on ongoing research activities in the authors\u2019 laboratory. Results\u2014Many physiological processes show circadian rhythms of activity. Sleep and waking are the most obvious circadian rhythms in mammals. There is considerable evidence that circadian and sleep disturbances are important in the pathophysiology of mood disorders. Depressed patients often show altered circadian rhythms, sleep disturbances, and diurnal mood variation. Chronotherapies, including bright light exposure, sleep deprivation, and social rhythm therapies, may be useful adjuncts in non-seasonal and seasonal depression. Antidepressant drugs have marked effects on circadian processes and sleep. Conclusions\u2014Recent progress in understanding chronobiological and sleep regulation mechanisms may provide novel insights and avenues into the development of new pharmacological and behavioral treatment strategies for mood disorders.", "author" : [ { "dropping-particle" : "", "family" : "Germain", "given" : "Anne", "non-dropping-particle" : "", "parse-names" : false, "suffix" : "" }, { "dropping-particle" : "", "family" : "Kupfer", "given" : "David J.", "non-dropping-particle" : "", "parse-names" : false, "suffix" : "" } ], "container-title" : "Human Psychopharmacology", "id" : "ITEM-4", "issue" : "7", "issued" : { "date-parts" : [ [ "2008" ] ] }, "page" : "571-585", "title" : "CIRCADIAN RHYTHM DISTURBANCES IN DEPRESSION", "type" : "article-journal", "volume" : "23" }, "uris" : [ "http://www.mendeley.com/documents/?uuid=ff1d42a3-20cc-46c0-8178-67a93c8266c4" ] } ], "mendeley" : { "formattedCitation" : "&lt;sup&gt;17\u201320&lt;/sup&gt;", "plainTextFormattedCitation" : "17\u201320", "previouslyFormattedCitation" : "&lt;sup&gt;18\u201321&lt;/sup&gt;" }, "properties" : { "noteIndex" : 0 }, "schema" : "https://github.com/citation-style-language/schema/raw/master/csl-citation.json" }</w:instrText>
      </w:r>
      <w:r w:rsidR="009B5AF0" w:rsidRPr="00FB7290">
        <w:rPr>
          <w:color w:val="000000" w:themeColor="text1"/>
        </w:rPr>
        <w:fldChar w:fldCharType="separate"/>
      </w:r>
      <w:r w:rsidR="00873FF6" w:rsidRPr="00FB7290">
        <w:rPr>
          <w:color w:val="000000" w:themeColor="text1"/>
          <w:vertAlign w:val="superscript"/>
        </w:rPr>
        <w:t>17–20</w:t>
      </w:r>
      <w:r w:rsidR="009B5AF0" w:rsidRPr="00FB7290">
        <w:rPr>
          <w:color w:val="000000" w:themeColor="text1"/>
        </w:rPr>
        <w:fldChar w:fldCharType="end"/>
      </w:r>
      <w:r w:rsidR="003727BE" w:rsidRPr="00FB7290">
        <w:rPr>
          <w:color w:val="000000" w:themeColor="text1"/>
        </w:rPr>
        <w:t>, it may</w:t>
      </w:r>
      <w:r w:rsidR="00BC1277" w:rsidRPr="00FB7290">
        <w:rPr>
          <w:color w:val="000000" w:themeColor="text1"/>
        </w:rPr>
        <w:t xml:space="preserve"> be of interest for researchers to challenge splenocytes with a wide range of molecules and assess their influence on the clock. </w:t>
      </w:r>
    </w:p>
    <w:p w14:paraId="36433782" w14:textId="0F27B131" w:rsidR="00CF4054" w:rsidRPr="00FB7290" w:rsidRDefault="00CF4054" w:rsidP="00A4792B">
      <w:pPr>
        <w:widowControl/>
        <w:rPr>
          <w:color w:val="808080"/>
        </w:rPr>
      </w:pPr>
    </w:p>
    <w:p w14:paraId="77124A7E" w14:textId="26F8DE3E" w:rsidR="00305262" w:rsidRPr="00FB7290" w:rsidRDefault="006305D7" w:rsidP="00A4792B">
      <w:pPr>
        <w:widowControl/>
        <w:rPr>
          <w:rStyle w:val="Hyperlink"/>
          <w:color w:val="808080" w:themeColor="background1" w:themeShade="80"/>
          <w:u w:val="none"/>
        </w:rPr>
      </w:pPr>
      <w:r w:rsidRPr="00FB7290">
        <w:rPr>
          <w:b/>
        </w:rPr>
        <w:t>PROTOCOL:</w:t>
      </w:r>
      <w:r w:rsidRPr="00FB7290">
        <w:t xml:space="preserve"> </w:t>
      </w:r>
    </w:p>
    <w:p w14:paraId="197C1E60" w14:textId="33464964" w:rsidR="005A1F8C" w:rsidRPr="00FB7290" w:rsidRDefault="005A1F8C" w:rsidP="00A4792B">
      <w:pPr>
        <w:widowControl/>
        <w:rPr>
          <w:rStyle w:val="Hyperlink"/>
          <w:color w:val="808080"/>
          <w:u w:val="none"/>
        </w:rPr>
      </w:pPr>
      <w:r w:rsidRPr="00FB7290">
        <w:t xml:space="preserve">During the study, animal care and treatment complied with National Institutes of Health policy, were in accordance with institutional guidelines, and </w:t>
      </w:r>
      <w:proofErr w:type="gramStart"/>
      <w:r w:rsidRPr="00FB7290">
        <w:t>were approved</w:t>
      </w:r>
      <w:proofErr w:type="gramEnd"/>
      <w:r w:rsidRPr="00FB7290">
        <w:t xml:space="preserve"> by the University of Hartford Animal Institutional Animal Care and Use Committee.</w:t>
      </w:r>
    </w:p>
    <w:p w14:paraId="4E4692B4" w14:textId="77777777" w:rsidR="00AD64BE" w:rsidRPr="00FB7290" w:rsidRDefault="00AD64BE" w:rsidP="00A4792B">
      <w:pPr>
        <w:widowControl/>
        <w:rPr>
          <w:rStyle w:val="Hyperlink"/>
          <w:color w:val="808080" w:themeColor="background1" w:themeShade="80"/>
          <w:u w:val="none"/>
        </w:rPr>
      </w:pPr>
    </w:p>
    <w:p w14:paraId="35B30D47" w14:textId="729B471E" w:rsidR="00305262" w:rsidRPr="00FB7290" w:rsidRDefault="00EC34F9" w:rsidP="00A4792B">
      <w:pPr>
        <w:widowControl/>
        <w:rPr>
          <w:b/>
        </w:rPr>
      </w:pPr>
      <w:r w:rsidRPr="00FB7290">
        <w:rPr>
          <w:b/>
        </w:rPr>
        <w:t>1. Entrainment of A</w:t>
      </w:r>
      <w:r w:rsidR="00305262" w:rsidRPr="00FB7290">
        <w:rPr>
          <w:b/>
        </w:rPr>
        <w:t xml:space="preserve">nimals </w:t>
      </w:r>
    </w:p>
    <w:p w14:paraId="3165B930" w14:textId="39BE39E5" w:rsidR="00AB6F84" w:rsidRDefault="00AB6F84" w:rsidP="00A4792B">
      <w:pPr>
        <w:widowControl/>
        <w:rPr>
          <w:b/>
        </w:rPr>
      </w:pPr>
    </w:p>
    <w:p w14:paraId="51BFE13B" w14:textId="482D30AC" w:rsidR="00A4792B" w:rsidRPr="00A4792B" w:rsidRDefault="00A4792B" w:rsidP="00A4792B">
      <w:pPr>
        <w:widowControl/>
      </w:pPr>
      <w:r w:rsidRPr="00A4792B">
        <w:t>Note: Twenty</w:t>
      </w:r>
      <w:r>
        <w:t>-</w:t>
      </w:r>
      <w:r w:rsidRPr="00A4792B">
        <w:t xml:space="preserve">week-old male B6129SF2/J mice </w:t>
      </w:r>
      <w:proofErr w:type="gramStart"/>
      <w:r w:rsidRPr="00A4792B">
        <w:t>are used</w:t>
      </w:r>
      <w:proofErr w:type="gramEnd"/>
      <w:r w:rsidRPr="00A4792B">
        <w:t xml:space="preserve"> in the study.</w:t>
      </w:r>
    </w:p>
    <w:p w14:paraId="7E22164A" w14:textId="77777777" w:rsidR="00A4792B" w:rsidRPr="00FB7290" w:rsidRDefault="00A4792B" w:rsidP="00A4792B">
      <w:pPr>
        <w:widowControl/>
        <w:rPr>
          <w:b/>
        </w:rPr>
      </w:pPr>
    </w:p>
    <w:p w14:paraId="45A8217B" w14:textId="403B9AE1" w:rsidR="00A4792B" w:rsidRDefault="0032709A" w:rsidP="00A4792B">
      <w:pPr>
        <w:widowControl/>
      </w:pPr>
      <w:r w:rsidRPr="00FB7290">
        <w:t>1.</w:t>
      </w:r>
      <w:r w:rsidR="00434221" w:rsidRPr="00FB7290">
        <w:t xml:space="preserve">1) </w:t>
      </w:r>
      <w:r w:rsidR="0077575D" w:rsidRPr="00FB7290">
        <w:t>E</w:t>
      </w:r>
      <w:r w:rsidR="005A1F8C" w:rsidRPr="00FB7290">
        <w:t xml:space="preserve">ntrain </w:t>
      </w:r>
      <w:r w:rsidR="0077575D" w:rsidRPr="00FB7290">
        <w:t xml:space="preserve">mice to </w:t>
      </w:r>
      <w:r w:rsidR="005A1F8C" w:rsidRPr="00FB7290">
        <w:t xml:space="preserve">a 12 </w:t>
      </w:r>
      <w:r w:rsidR="00FB7290">
        <w:t>h</w:t>
      </w:r>
      <w:r w:rsidR="005A1F8C" w:rsidRPr="00FB7290">
        <w:t xml:space="preserve"> light</w:t>
      </w:r>
      <w:r w:rsidR="0068380C" w:rsidRPr="00FB7290">
        <w:t xml:space="preserve"> (standard overhead white light</w:t>
      </w:r>
      <w:r w:rsidR="006A0AD7" w:rsidRPr="00FB7290">
        <w:t>)</w:t>
      </w:r>
      <w:r w:rsidR="00FB7290">
        <w:t xml:space="preserve"> </w:t>
      </w:r>
      <w:r w:rsidR="005A1F8C" w:rsidRPr="00FB7290">
        <w:t xml:space="preserve">/ 12 </w:t>
      </w:r>
      <w:r w:rsidR="00FB7290">
        <w:t>h</w:t>
      </w:r>
      <w:r w:rsidR="005A1F8C" w:rsidRPr="00FB7290">
        <w:t xml:space="preserve"> dark cycle for 2 weeks prior to the experiment</w:t>
      </w:r>
      <w:r w:rsidR="00A4792B">
        <w:t>.</w:t>
      </w:r>
    </w:p>
    <w:p w14:paraId="49B17ABC" w14:textId="77777777" w:rsidR="00A4792B" w:rsidRDefault="00A4792B" w:rsidP="00A4792B">
      <w:pPr>
        <w:widowControl/>
      </w:pPr>
    </w:p>
    <w:p w14:paraId="7CD4F095" w14:textId="38E2F1B8" w:rsidR="0032709A" w:rsidRPr="00FB7290" w:rsidRDefault="00A4792B" w:rsidP="00A4792B">
      <w:pPr>
        <w:widowControl/>
      </w:pPr>
      <w:r>
        <w:lastRenderedPageBreak/>
        <w:t>Note: H</w:t>
      </w:r>
      <w:r w:rsidR="005A1F8C" w:rsidRPr="00FB7290">
        <w:t xml:space="preserve">ere </w:t>
      </w:r>
      <w:r>
        <w:t>z</w:t>
      </w:r>
      <w:r w:rsidR="005A1F8C" w:rsidRPr="00FB7290">
        <w:t>eitgeber time (ZT) 0 corresponds to lights on and ZT12 to lights off</w:t>
      </w:r>
      <w:r w:rsidR="0077575D" w:rsidRPr="00FB7290">
        <w:t>, while keeping all other environmental factors</w:t>
      </w:r>
      <w:r>
        <w:t xml:space="preserve"> </w:t>
      </w:r>
      <w:r w:rsidRPr="00FB7290">
        <w:t>(</w:t>
      </w:r>
      <w:r w:rsidRPr="00FB7290">
        <w:rPr>
          <w:i/>
        </w:rPr>
        <w:t>i.e.</w:t>
      </w:r>
      <w:r>
        <w:rPr>
          <w:i/>
        </w:rPr>
        <w:t>,</w:t>
      </w:r>
      <w:r w:rsidRPr="00FB7290">
        <w:rPr>
          <w:i/>
        </w:rPr>
        <w:t xml:space="preserve"> </w:t>
      </w:r>
      <w:r w:rsidRPr="00FB7290">
        <w:t>food, water, and room temperature)</w:t>
      </w:r>
      <w:r w:rsidR="0077575D" w:rsidRPr="00FB7290">
        <w:t xml:space="preserve"> constant </w:t>
      </w:r>
      <w:r w:rsidR="005A1F8C" w:rsidRPr="00FB7290">
        <w:fldChar w:fldCharType="begin" w:fldLock="1"/>
      </w:r>
      <w:r w:rsidR="00873FF6" w:rsidRPr="00FB7290">
        <w:instrText>ADDIN CSL_CITATION { "citationItems" : [ { "id" : "ITEM-1", "itemData" : { "author" : [ { "dropping-particle" : "", "family" : "Collection", "given" : "Science Education", "non-dropping-particle" : "", "parse-names" : false, "suffix" : "" } ], "id" : "ITEM-1", "issued" : { "date-parts" : [ [ "2017" ] ] }, "page" : "1-2", "title" : "Basic Mouse Care and Maintenance", "type" : "article-journal" }, "uris" : [ "http://www.mendeley.com/documents/?uuid=23c33be6-64b0-4a3f-9f53-9d14fb6cfe26" ] } ], "mendeley" : { "formattedCitation" : "&lt;sup&gt;21&lt;/sup&gt;", "plainTextFormattedCitation" : "21", "previouslyFormattedCitation" : "&lt;sup&gt;22&lt;/sup&gt;" }, "properties" : { "noteIndex" : 0 }, "schema" : "https://github.com/citation-style-language/schema/raw/master/csl-citation.json" }</w:instrText>
      </w:r>
      <w:r w:rsidR="005A1F8C" w:rsidRPr="00FB7290">
        <w:fldChar w:fldCharType="separate"/>
      </w:r>
      <w:r w:rsidR="00873FF6" w:rsidRPr="00FB7290">
        <w:rPr>
          <w:vertAlign w:val="superscript"/>
        </w:rPr>
        <w:t>21</w:t>
      </w:r>
      <w:r w:rsidR="005A1F8C" w:rsidRPr="00FB7290">
        <w:fldChar w:fldCharType="end"/>
      </w:r>
      <w:r w:rsidR="005A1F8C" w:rsidRPr="00FB7290">
        <w:t>.</w:t>
      </w:r>
      <w:r w:rsidR="0077575D" w:rsidRPr="00FB7290">
        <w:t xml:space="preserve"> </w:t>
      </w:r>
    </w:p>
    <w:p w14:paraId="08D74A58" w14:textId="77777777" w:rsidR="006F0DEB" w:rsidRPr="00FB7290" w:rsidRDefault="006F0DEB" w:rsidP="00A4792B">
      <w:pPr>
        <w:widowControl/>
      </w:pPr>
    </w:p>
    <w:p w14:paraId="759F5FFD" w14:textId="69E6C5A9" w:rsidR="00EC34F9" w:rsidRPr="00FB7290" w:rsidRDefault="00EC34F9" w:rsidP="00A4792B">
      <w:pPr>
        <w:widowControl/>
        <w:rPr>
          <w:b/>
        </w:rPr>
      </w:pPr>
      <w:r w:rsidRPr="00FB7290">
        <w:rPr>
          <w:b/>
        </w:rPr>
        <w:t>2. Preparation of Instruments, Culture Medi</w:t>
      </w:r>
      <w:r w:rsidR="00A4792B">
        <w:rPr>
          <w:b/>
        </w:rPr>
        <w:t>um</w:t>
      </w:r>
      <w:r w:rsidRPr="00FB7290">
        <w:rPr>
          <w:b/>
        </w:rPr>
        <w:t xml:space="preserve">, and </w:t>
      </w:r>
      <w:r w:rsidR="00560B7C" w:rsidRPr="00FB7290">
        <w:rPr>
          <w:b/>
        </w:rPr>
        <w:t>Challenge Medi</w:t>
      </w:r>
      <w:r w:rsidR="00A4792B">
        <w:rPr>
          <w:b/>
        </w:rPr>
        <w:t>um</w:t>
      </w:r>
      <w:r w:rsidRPr="00FB7290">
        <w:rPr>
          <w:b/>
        </w:rPr>
        <w:t xml:space="preserve"> </w:t>
      </w:r>
    </w:p>
    <w:p w14:paraId="455E9A98" w14:textId="77777777" w:rsidR="00434221" w:rsidRPr="00FB7290" w:rsidRDefault="00434221" w:rsidP="00A4792B">
      <w:pPr>
        <w:widowControl/>
        <w:rPr>
          <w:b/>
        </w:rPr>
      </w:pPr>
    </w:p>
    <w:p w14:paraId="726BECDC" w14:textId="4CC1F14D" w:rsidR="00EC34F9" w:rsidRPr="00FB7290" w:rsidRDefault="00EC34F9" w:rsidP="00A4792B">
      <w:pPr>
        <w:widowControl/>
      </w:pPr>
      <w:r w:rsidRPr="00FB7290">
        <w:t xml:space="preserve">2.1) </w:t>
      </w:r>
      <w:r w:rsidR="008C34E6" w:rsidRPr="00FB7290">
        <w:t>Autoclave forceps</w:t>
      </w:r>
      <w:r w:rsidR="00A4792B">
        <w:t xml:space="preserve"> and</w:t>
      </w:r>
      <w:r w:rsidR="008C34E6" w:rsidRPr="00FB7290">
        <w:t xml:space="preserve"> dissecting scissors</w:t>
      </w:r>
      <w:r w:rsidR="00A4792B">
        <w:t>. W</w:t>
      </w:r>
      <w:r w:rsidR="007F5363" w:rsidRPr="00FB7290">
        <w:t>rap p</w:t>
      </w:r>
      <w:r w:rsidR="00E81FE1" w:rsidRPr="00FB7290">
        <w:t xml:space="preserve">airs of frosted microscope slides </w:t>
      </w:r>
      <w:r w:rsidR="007F5363" w:rsidRPr="00FB7290">
        <w:t xml:space="preserve">in aluminum foil and autoclave. </w:t>
      </w:r>
    </w:p>
    <w:p w14:paraId="7942B799" w14:textId="77777777" w:rsidR="00434221" w:rsidRPr="00FB7290" w:rsidRDefault="00434221" w:rsidP="00A4792B">
      <w:pPr>
        <w:widowControl/>
      </w:pPr>
    </w:p>
    <w:p w14:paraId="0B706BC9" w14:textId="7D5E52A4" w:rsidR="009D733F" w:rsidRPr="00FB7290" w:rsidRDefault="00434221" w:rsidP="00A4792B">
      <w:pPr>
        <w:widowControl/>
      </w:pPr>
      <w:r w:rsidRPr="004866B8">
        <w:rPr>
          <w:highlight w:val="yellow"/>
        </w:rPr>
        <w:t>2.2) Pr</w:t>
      </w:r>
      <w:r w:rsidR="00767738" w:rsidRPr="004866B8">
        <w:rPr>
          <w:highlight w:val="yellow"/>
        </w:rPr>
        <w:t>epare culture medium by adding f</w:t>
      </w:r>
      <w:r w:rsidRPr="004866B8">
        <w:rPr>
          <w:highlight w:val="yellow"/>
        </w:rPr>
        <w:t xml:space="preserve">etal bovine serum (FBS) to RPMI 1640 to a final concentration of 10%. </w:t>
      </w:r>
      <w:r w:rsidR="007B7CC7" w:rsidRPr="004866B8">
        <w:rPr>
          <w:highlight w:val="yellow"/>
        </w:rPr>
        <w:t xml:space="preserve">Prepare </w:t>
      </w:r>
      <w:r w:rsidR="00863F48" w:rsidRPr="004866B8">
        <w:rPr>
          <w:highlight w:val="yellow"/>
        </w:rPr>
        <w:t xml:space="preserve">10 mL of </w:t>
      </w:r>
      <w:r w:rsidR="007B7CC7" w:rsidRPr="004866B8">
        <w:rPr>
          <w:highlight w:val="yellow"/>
        </w:rPr>
        <w:t>challenge medium</w:t>
      </w:r>
      <w:r w:rsidR="00863F48" w:rsidRPr="004866B8">
        <w:rPr>
          <w:highlight w:val="yellow"/>
        </w:rPr>
        <w:t xml:space="preserve"> in 50</w:t>
      </w:r>
      <w:r w:rsidR="00A4792B" w:rsidRPr="004866B8">
        <w:rPr>
          <w:highlight w:val="yellow"/>
        </w:rPr>
        <w:t>-</w:t>
      </w:r>
      <w:r w:rsidR="00863F48" w:rsidRPr="004866B8">
        <w:rPr>
          <w:highlight w:val="yellow"/>
        </w:rPr>
        <w:t>mL tubes</w:t>
      </w:r>
      <w:r w:rsidR="00FB31D4" w:rsidRPr="004866B8">
        <w:rPr>
          <w:highlight w:val="yellow"/>
        </w:rPr>
        <w:t xml:space="preserve"> by adding the following PAMP</w:t>
      </w:r>
      <w:r w:rsidR="00A4792B" w:rsidRPr="004866B8">
        <w:rPr>
          <w:highlight w:val="yellow"/>
        </w:rPr>
        <w:t>s</w:t>
      </w:r>
      <w:r w:rsidR="00FB31D4" w:rsidRPr="004866B8">
        <w:rPr>
          <w:highlight w:val="yellow"/>
        </w:rPr>
        <w:t xml:space="preserve"> to </w:t>
      </w:r>
      <w:r w:rsidR="00A4792B" w:rsidRPr="004866B8">
        <w:rPr>
          <w:highlight w:val="yellow"/>
        </w:rPr>
        <w:t xml:space="preserve">the </w:t>
      </w:r>
      <w:r w:rsidR="00FB31D4" w:rsidRPr="004866B8">
        <w:rPr>
          <w:highlight w:val="yellow"/>
        </w:rPr>
        <w:t>culture medium (RPMI with 10% FBS)</w:t>
      </w:r>
      <w:r w:rsidR="00A943F7" w:rsidRPr="004866B8">
        <w:rPr>
          <w:highlight w:val="yellow"/>
        </w:rPr>
        <w:t>;</w:t>
      </w:r>
      <w:r w:rsidR="00FB31D4" w:rsidRPr="004866B8">
        <w:rPr>
          <w:highlight w:val="yellow"/>
        </w:rPr>
        <w:t xml:space="preserve"> LPS</w:t>
      </w:r>
      <w:r w:rsidR="00B34D5B" w:rsidRPr="004866B8">
        <w:rPr>
          <w:highlight w:val="yellow"/>
        </w:rPr>
        <w:t xml:space="preserve"> </w:t>
      </w:r>
      <w:r w:rsidR="00FB31D4" w:rsidRPr="004866B8">
        <w:rPr>
          <w:highlight w:val="yellow"/>
        </w:rPr>
        <w:t>(</w:t>
      </w:r>
      <w:r w:rsidR="00A943F7" w:rsidRPr="004866B8">
        <w:rPr>
          <w:highlight w:val="yellow"/>
        </w:rPr>
        <w:t>5 µg/m</w:t>
      </w:r>
      <w:r w:rsidR="005A1F8C" w:rsidRPr="004866B8">
        <w:rPr>
          <w:highlight w:val="yellow"/>
        </w:rPr>
        <w:t>L</w:t>
      </w:r>
      <w:r w:rsidR="00FB31D4" w:rsidRPr="004866B8">
        <w:rPr>
          <w:highlight w:val="yellow"/>
        </w:rPr>
        <w:t>), ODN1826 (</w:t>
      </w:r>
      <w:r w:rsidR="00A943F7" w:rsidRPr="004866B8">
        <w:rPr>
          <w:highlight w:val="yellow"/>
        </w:rPr>
        <w:t>5 µg/m</w:t>
      </w:r>
      <w:r w:rsidR="005A1F8C" w:rsidRPr="004866B8">
        <w:rPr>
          <w:highlight w:val="yellow"/>
        </w:rPr>
        <w:t>L</w:t>
      </w:r>
      <w:r w:rsidR="00EF3F95" w:rsidRPr="004866B8">
        <w:rPr>
          <w:highlight w:val="yellow"/>
        </w:rPr>
        <w:t xml:space="preserve">), </w:t>
      </w:r>
      <w:r w:rsidR="00A4792B" w:rsidRPr="004866B8">
        <w:rPr>
          <w:highlight w:val="yellow"/>
        </w:rPr>
        <w:t>h</w:t>
      </w:r>
      <w:r w:rsidR="00FB31D4" w:rsidRPr="004866B8">
        <w:rPr>
          <w:highlight w:val="yellow"/>
        </w:rPr>
        <w:t xml:space="preserve">eat-killed </w:t>
      </w:r>
      <w:r w:rsidR="00FB31D4" w:rsidRPr="004866B8">
        <w:rPr>
          <w:i/>
          <w:highlight w:val="yellow"/>
        </w:rPr>
        <w:t xml:space="preserve">Listeria monocytogenes </w:t>
      </w:r>
      <w:r w:rsidR="00FB31D4" w:rsidRPr="004866B8">
        <w:rPr>
          <w:highlight w:val="yellow"/>
        </w:rPr>
        <w:t>(10</w:t>
      </w:r>
      <w:r w:rsidR="00FB31D4" w:rsidRPr="004866B8">
        <w:rPr>
          <w:highlight w:val="yellow"/>
          <w:vertAlign w:val="superscript"/>
        </w:rPr>
        <w:t>8</w:t>
      </w:r>
      <w:r w:rsidR="00FB31D4" w:rsidRPr="004866B8">
        <w:rPr>
          <w:highlight w:val="yellow"/>
        </w:rPr>
        <w:t xml:space="preserve"> HKLM/m</w:t>
      </w:r>
      <w:r w:rsidR="005A1F8C" w:rsidRPr="004866B8">
        <w:rPr>
          <w:highlight w:val="yellow"/>
        </w:rPr>
        <w:t>L</w:t>
      </w:r>
      <w:r w:rsidR="00FB31D4" w:rsidRPr="004866B8">
        <w:rPr>
          <w:highlight w:val="yellow"/>
        </w:rPr>
        <w:t xml:space="preserve">), </w:t>
      </w:r>
      <w:r w:rsidR="00B34D5B" w:rsidRPr="004866B8">
        <w:rPr>
          <w:highlight w:val="yellow"/>
        </w:rPr>
        <w:t xml:space="preserve">or another </w:t>
      </w:r>
      <w:r w:rsidR="00A943F7" w:rsidRPr="004866B8">
        <w:rPr>
          <w:highlight w:val="yellow"/>
        </w:rPr>
        <w:t>PAMP</w:t>
      </w:r>
      <w:r w:rsidR="00584534" w:rsidRPr="004866B8">
        <w:rPr>
          <w:highlight w:val="yellow"/>
        </w:rPr>
        <w:t xml:space="preserve"> in its suggested concentration</w:t>
      </w:r>
      <w:r w:rsidR="00A943F7" w:rsidRPr="004866B8">
        <w:rPr>
          <w:highlight w:val="yellow"/>
        </w:rPr>
        <w:t>.</w:t>
      </w:r>
      <w:r w:rsidR="00E95169" w:rsidRPr="00FB7290">
        <w:t xml:space="preserve"> </w:t>
      </w:r>
    </w:p>
    <w:p w14:paraId="776B3020" w14:textId="77777777" w:rsidR="009D733F" w:rsidRPr="00FB7290" w:rsidRDefault="009D733F" w:rsidP="00A4792B">
      <w:pPr>
        <w:widowControl/>
      </w:pPr>
    </w:p>
    <w:p w14:paraId="2EAEB5B8" w14:textId="0A7811CA" w:rsidR="00584534" w:rsidRPr="00FB7290" w:rsidRDefault="008367A0" w:rsidP="00A4792B">
      <w:pPr>
        <w:widowControl/>
      </w:pPr>
      <w:r w:rsidRPr="00FB7290">
        <w:t>2.3) Warm culture medi</w:t>
      </w:r>
      <w:r w:rsidR="00CD7EB2" w:rsidRPr="00FB7290">
        <w:t>um</w:t>
      </w:r>
      <w:r w:rsidRPr="00FB7290">
        <w:t>, challenge medi</w:t>
      </w:r>
      <w:r w:rsidR="00CD7EB2" w:rsidRPr="00FB7290">
        <w:t>um</w:t>
      </w:r>
      <w:r w:rsidRPr="00FB7290">
        <w:t xml:space="preserve">, and </w:t>
      </w:r>
      <w:r w:rsidR="00AF767C" w:rsidRPr="00FB7290">
        <w:t xml:space="preserve">approximately 70 mL of </w:t>
      </w:r>
      <w:r w:rsidRPr="00FB7290">
        <w:t xml:space="preserve">sterile </w:t>
      </w:r>
      <w:r w:rsidR="00AF767C" w:rsidRPr="00FB7290">
        <w:t>phosphate buffered saline (</w:t>
      </w:r>
      <w:r w:rsidRPr="00FB7290">
        <w:t>PBS</w:t>
      </w:r>
      <w:r w:rsidR="00A4792B">
        <w:t xml:space="preserve">, </w:t>
      </w:r>
      <w:r w:rsidR="00590C7D" w:rsidRPr="00FB7290">
        <w:t>pH 7.2</w:t>
      </w:r>
      <w:r w:rsidR="00A4792B">
        <w:t>)</w:t>
      </w:r>
      <w:r w:rsidRPr="00FB7290">
        <w:t xml:space="preserve"> </w:t>
      </w:r>
      <w:r w:rsidR="009121E2" w:rsidRPr="00FB7290">
        <w:t>to</w:t>
      </w:r>
      <w:r w:rsidRPr="00FB7290">
        <w:t xml:space="preserve"> 37</w:t>
      </w:r>
      <w:r w:rsidR="005A1F8C" w:rsidRPr="00FB7290">
        <w:t xml:space="preserve"> </w:t>
      </w:r>
      <w:r w:rsidRPr="00FB7290">
        <w:t>°</w:t>
      </w:r>
      <w:r w:rsidR="002E3755" w:rsidRPr="00FB7290">
        <w:t>C</w:t>
      </w:r>
      <w:r w:rsidR="00AF767C" w:rsidRPr="00FB7290">
        <w:t xml:space="preserve"> in a water bath</w:t>
      </w:r>
      <w:r w:rsidR="00BA3731" w:rsidRPr="00FB7290">
        <w:t xml:space="preserve">. </w:t>
      </w:r>
    </w:p>
    <w:p w14:paraId="2CC9A73D" w14:textId="77777777" w:rsidR="00584534" w:rsidRPr="00FB7290" w:rsidRDefault="00584534" w:rsidP="00A4792B">
      <w:pPr>
        <w:widowControl/>
      </w:pPr>
    </w:p>
    <w:p w14:paraId="64BCCBD6" w14:textId="4085BE0E" w:rsidR="00E0298F" w:rsidRPr="00FB7290" w:rsidRDefault="00584534" w:rsidP="00A4792B">
      <w:pPr>
        <w:widowControl/>
      </w:pPr>
      <w:r w:rsidRPr="00FB7290">
        <w:t xml:space="preserve">2.4) </w:t>
      </w:r>
      <w:r w:rsidR="00B062F6" w:rsidRPr="00FB7290">
        <w:t xml:space="preserve">Add 10 </w:t>
      </w:r>
      <w:r w:rsidR="00FB7290">
        <w:t>mL</w:t>
      </w:r>
      <w:r w:rsidR="00BA3731" w:rsidRPr="00FB7290">
        <w:t xml:space="preserve"> of culture medi</w:t>
      </w:r>
      <w:r w:rsidR="00CD7EB2" w:rsidRPr="00FB7290">
        <w:t>um</w:t>
      </w:r>
      <w:r w:rsidR="00BA3731" w:rsidRPr="00FB7290">
        <w:t xml:space="preserve"> </w:t>
      </w:r>
      <w:r w:rsidR="00924B73" w:rsidRPr="00FB7290">
        <w:t xml:space="preserve">using a </w:t>
      </w:r>
      <w:r w:rsidR="00AE4519" w:rsidRPr="00FB7290">
        <w:t>10-mL</w:t>
      </w:r>
      <w:r w:rsidR="00924B73" w:rsidRPr="00FB7290">
        <w:t xml:space="preserve"> pipette and pipette aid </w:t>
      </w:r>
      <w:r w:rsidR="00BA3731" w:rsidRPr="00FB7290">
        <w:t xml:space="preserve">to a </w:t>
      </w:r>
      <w:r w:rsidR="00B062F6" w:rsidRPr="00FB7290">
        <w:t>50-m</w:t>
      </w:r>
      <w:r w:rsidR="005A1F8C" w:rsidRPr="00FB7290">
        <w:t>L</w:t>
      </w:r>
      <w:r w:rsidR="00BA3731" w:rsidRPr="00FB7290">
        <w:t xml:space="preserve"> tube and place on ice.</w:t>
      </w:r>
      <w:r w:rsidR="00FB7290" w:rsidRPr="00FB7290">
        <w:rPr>
          <w:b/>
        </w:rPr>
        <w:t xml:space="preserve"> </w:t>
      </w:r>
    </w:p>
    <w:p w14:paraId="711E1376" w14:textId="77777777" w:rsidR="00B21426" w:rsidRPr="00FB7290" w:rsidRDefault="00B21426" w:rsidP="00A4792B">
      <w:pPr>
        <w:widowControl/>
      </w:pPr>
    </w:p>
    <w:p w14:paraId="696845FE" w14:textId="7FF1B1A2" w:rsidR="00B21426" w:rsidRPr="00FB7290" w:rsidRDefault="00584534" w:rsidP="00A4792B">
      <w:pPr>
        <w:widowControl/>
      </w:pPr>
      <w:r w:rsidRPr="00FB7290">
        <w:t>2.5</w:t>
      </w:r>
      <w:r w:rsidR="00B21426" w:rsidRPr="00FB7290">
        <w:t xml:space="preserve">) Add </w:t>
      </w:r>
      <w:r w:rsidR="00AE4519" w:rsidRPr="00FB7290">
        <w:t xml:space="preserve">approximately </w:t>
      </w:r>
      <w:r w:rsidR="00DA25FC" w:rsidRPr="00FB7290">
        <w:t>30</w:t>
      </w:r>
      <w:r w:rsidR="00AE4519" w:rsidRPr="00FB7290">
        <w:t xml:space="preserve"> mL of </w:t>
      </w:r>
      <w:r w:rsidR="00B21426" w:rsidRPr="00FB7290">
        <w:t xml:space="preserve">70% ethanol </w:t>
      </w:r>
      <w:r w:rsidR="002E3006" w:rsidRPr="00FB7290">
        <w:t xml:space="preserve">to a </w:t>
      </w:r>
      <w:r w:rsidR="00DA25FC" w:rsidRPr="00FB7290">
        <w:t>10</w:t>
      </w:r>
      <w:r w:rsidR="00AE4519" w:rsidRPr="00FB7290">
        <w:t xml:space="preserve">0-mL </w:t>
      </w:r>
      <w:r w:rsidR="002E3006" w:rsidRPr="00FB7290">
        <w:t xml:space="preserve">beaker and place ends of </w:t>
      </w:r>
      <w:r w:rsidR="00730634" w:rsidRPr="00FB7290">
        <w:t xml:space="preserve">dissecting </w:t>
      </w:r>
      <w:r w:rsidR="002E3006" w:rsidRPr="00FB7290">
        <w:t xml:space="preserve">scissors and forceps into the beaker to </w:t>
      </w:r>
      <w:r w:rsidR="008C34E6" w:rsidRPr="00FB7290">
        <w:t>prevent microbial contamination</w:t>
      </w:r>
      <w:r w:rsidR="002E3006" w:rsidRPr="00FB7290">
        <w:t>.</w:t>
      </w:r>
    </w:p>
    <w:p w14:paraId="78D7D4C4" w14:textId="77777777" w:rsidR="00B062F6" w:rsidRPr="00FB7290" w:rsidRDefault="00B062F6" w:rsidP="00A4792B">
      <w:pPr>
        <w:widowControl/>
      </w:pPr>
    </w:p>
    <w:p w14:paraId="4C5AFD46" w14:textId="4BBC5249" w:rsidR="00A4792B" w:rsidRDefault="00B062F6" w:rsidP="00A4792B">
      <w:pPr>
        <w:widowControl/>
      </w:pPr>
      <w:r w:rsidRPr="00FB7290">
        <w:t xml:space="preserve">2.6) Prepare lysis buffer for RNA isolation by adding 10 </w:t>
      </w:r>
      <w:r w:rsidR="00A4792B">
        <w:t>µ</w:t>
      </w:r>
      <w:r w:rsidR="005A1F8C" w:rsidRPr="00FB7290">
        <w:t>L</w:t>
      </w:r>
      <w:r w:rsidRPr="00FB7290">
        <w:t xml:space="preserve"> </w:t>
      </w:r>
      <w:r w:rsidRPr="00FB7290">
        <w:rPr>
          <w:color w:val="000000" w:themeColor="text1"/>
        </w:rPr>
        <w:sym w:font="Symbol" w:char="F062"/>
      </w:r>
      <w:r w:rsidRPr="00FB7290">
        <w:rPr>
          <w:color w:val="000000" w:themeColor="text1"/>
        </w:rPr>
        <w:t>-</w:t>
      </w:r>
      <w:proofErr w:type="spellStart"/>
      <w:r w:rsidRPr="00FB7290">
        <w:rPr>
          <w:color w:val="000000" w:themeColor="text1"/>
        </w:rPr>
        <w:t>Mercaptoethanol</w:t>
      </w:r>
      <w:proofErr w:type="spellEnd"/>
      <w:r w:rsidRPr="00FB7290">
        <w:rPr>
          <w:color w:val="000000" w:themeColor="text1"/>
        </w:rPr>
        <w:t xml:space="preserve"> </w:t>
      </w:r>
      <w:r w:rsidR="00221BE8" w:rsidRPr="00FB7290">
        <w:rPr>
          <w:color w:val="000000" w:themeColor="text1"/>
        </w:rPr>
        <w:t>(</w:t>
      </w:r>
      <w:r w:rsidR="00A4792B">
        <w:rPr>
          <w:color w:val="000000" w:themeColor="text1"/>
        </w:rPr>
        <w:t>under a</w:t>
      </w:r>
      <w:r w:rsidR="00221BE8" w:rsidRPr="00FB7290">
        <w:rPr>
          <w:color w:val="000000" w:themeColor="text1"/>
        </w:rPr>
        <w:t xml:space="preserve"> fume hood) </w:t>
      </w:r>
      <w:r w:rsidR="00834E7F" w:rsidRPr="00FB7290">
        <w:rPr>
          <w:color w:val="000000" w:themeColor="text1"/>
        </w:rPr>
        <w:t>to every</w:t>
      </w:r>
      <w:r w:rsidR="0009727D" w:rsidRPr="00FB7290">
        <w:rPr>
          <w:color w:val="000000" w:themeColor="text1"/>
        </w:rPr>
        <w:t xml:space="preserve"> 1 m</w:t>
      </w:r>
      <w:r w:rsidR="005A1F8C" w:rsidRPr="00FB7290">
        <w:rPr>
          <w:color w:val="000000" w:themeColor="text1"/>
        </w:rPr>
        <w:t>L</w:t>
      </w:r>
      <w:r w:rsidR="0009727D" w:rsidRPr="00FB7290">
        <w:rPr>
          <w:color w:val="000000" w:themeColor="text1"/>
        </w:rPr>
        <w:t xml:space="preserve"> of </w:t>
      </w:r>
      <w:r w:rsidR="004C4131">
        <w:rPr>
          <w:color w:val="000000" w:themeColor="text1"/>
        </w:rPr>
        <w:t>B</w:t>
      </w:r>
      <w:r w:rsidR="00767AE3" w:rsidRPr="00FB7290">
        <w:rPr>
          <w:color w:val="000000" w:themeColor="text1"/>
        </w:rPr>
        <w:t>uffer</w:t>
      </w:r>
      <w:r w:rsidR="004C4131">
        <w:rPr>
          <w:color w:val="000000" w:themeColor="text1"/>
        </w:rPr>
        <w:t xml:space="preserve"> RLT</w:t>
      </w:r>
      <w:r w:rsidR="0034256A" w:rsidRPr="00FB7290">
        <w:t xml:space="preserve"> </w:t>
      </w:r>
      <w:r w:rsidR="00221BE8" w:rsidRPr="00FB7290">
        <w:t>in a 50-</w:t>
      </w:r>
      <w:r w:rsidR="00FB7290">
        <w:t>mL</w:t>
      </w:r>
      <w:r w:rsidR="00221BE8" w:rsidRPr="00FB7290">
        <w:t xml:space="preserve"> tube</w:t>
      </w:r>
      <w:r w:rsidR="00834E7F" w:rsidRPr="00FB7290">
        <w:rPr>
          <w:color w:val="000000" w:themeColor="text1"/>
        </w:rPr>
        <w:t xml:space="preserve">. </w:t>
      </w:r>
      <w:r w:rsidR="00221BE8" w:rsidRPr="00FB7290">
        <w:rPr>
          <w:color w:val="000000" w:themeColor="text1"/>
        </w:rPr>
        <w:t xml:space="preserve">Make only the amount that will </w:t>
      </w:r>
      <w:proofErr w:type="gramStart"/>
      <w:r w:rsidR="00221BE8" w:rsidRPr="00FB7290">
        <w:rPr>
          <w:color w:val="000000" w:themeColor="text1"/>
        </w:rPr>
        <w:t>be needed</w:t>
      </w:r>
      <w:proofErr w:type="gramEnd"/>
      <w:r w:rsidR="00221BE8" w:rsidRPr="00FB7290">
        <w:rPr>
          <w:color w:val="000000" w:themeColor="text1"/>
        </w:rPr>
        <w:t xml:space="preserve"> (</w:t>
      </w:r>
      <w:r w:rsidR="00834E7F" w:rsidRPr="00FB7290">
        <w:rPr>
          <w:color w:val="000000" w:themeColor="text1"/>
        </w:rPr>
        <w:t xml:space="preserve">600 </w:t>
      </w:r>
      <w:r w:rsidR="00A4792B">
        <w:t>µ</w:t>
      </w:r>
      <w:r w:rsidR="005A1F8C" w:rsidRPr="00FB7290">
        <w:t>L</w:t>
      </w:r>
      <w:r w:rsidR="00834E7F" w:rsidRPr="00FB7290">
        <w:t xml:space="preserve"> per sample</w:t>
      </w:r>
      <w:r w:rsidR="008C34E6" w:rsidRPr="00FB7290">
        <w:t>, which consists of approximately</w:t>
      </w:r>
      <w:r w:rsidR="00A4792B">
        <w:t xml:space="preserve"> 1 x</w:t>
      </w:r>
      <w:r w:rsidR="008C34E6" w:rsidRPr="00FB7290">
        <w:t xml:space="preserve"> 10</w:t>
      </w:r>
      <w:r w:rsidR="008C34E6" w:rsidRPr="00FB7290">
        <w:rPr>
          <w:vertAlign w:val="superscript"/>
        </w:rPr>
        <w:t xml:space="preserve">6 </w:t>
      </w:r>
      <w:r w:rsidR="008C34E6" w:rsidRPr="00FB7290">
        <w:t>cells</w:t>
      </w:r>
      <w:r w:rsidR="00221BE8" w:rsidRPr="00FB7290">
        <w:t>)</w:t>
      </w:r>
      <w:r w:rsidR="00834E7F" w:rsidRPr="00FB7290">
        <w:t xml:space="preserve">. </w:t>
      </w:r>
    </w:p>
    <w:p w14:paraId="194194F2" w14:textId="6002BE46" w:rsidR="00A4792B" w:rsidRDefault="00A4792B" w:rsidP="00A4792B">
      <w:pPr>
        <w:widowControl/>
      </w:pPr>
    </w:p>
    <w:p w14:paraId="644A704C" w14:textId="7FB2D668" w:rsidR="00A4792B" w:rsidRPr="00FB7290" w:rsidRDefault="00A4792B" w:rsidP="00A4792B">
      <w:pPr>
        <w:widowControl/>
      </w:pPr>
      <w:r>
        <w:t xml:space="preserve">Note: The </w:t>
      </w:r>
      <w:r w:rsidR="004C4131">
        <w:t>B</w:t>
      </w:r>
      <w:r>
        <w:t>uffer</w:t>
      </w:r>
      <w:r w:rsidR="004C4131">
        <w:t xml:space="preserve"> RLT</w:t>
      </w:r>
      <w:r>
        <w:t xml:space="preserve"> is </w:t>
      </w:r>
      <w:r w:rsidRPr="00A4792B">
        <w:t>a component of the RNA extraction kit that supports the binding of RNA to the silica membrane</w:t>
      </w:r>
      <w:r w:rsidR="004C4131">
        <w:t>.</w:t>
      </w:r>
    </w:p>
    <w:p w14:paraId="02E36988" w14:textId="77777777" w:rsidR="008367A0" w:rsidRPr="00FB7290" w:rsidRDefault="008367A0" w:rsidP="00A4792B">
      <w:pPr>
        <w:widowControl/>
      </w:pPr>
      <w:bookmarkStart w:id="0" w:name="_GoBack"/>
      <w:bookmarkEnd w:id="0"/>
    </w:p>
    <w:p w14:paraId="39E4BDD7" w14:textId="4F0A7896" w:rsidR="00E0298F" w:rsidRPr="00FB7290" w:rsidRDefault="006519B2" w:rsidP="00A4792B">
      <w:pPr>
        <w:widowControl/>
        <w:rPr>
          <w:b/>
        </w:rPr>
      </w:pPr>
      <w:r w:rsidRPr="00FB7290">
        <w:rPr>
          <w:b/>
        </w:rPr>
        <w:t xml:space="preserve">3. </w:t>
      </w:r>
      <w:r w:rsidR="006F0DEB" w:rsidRPr="00FB7290">
        <w:rPr>
          <w:b/>
        </w:rPr>
        <w:t>Splenocyte I</w:t>
      </w:r>
      <w:r w:rsidR="00E0298F" w:rsidRPr="00FB7290">
        <w:rPr>
          <w:b/>
        </w:rPr>
        <w:t>solation</w:t>
      </w:r>
      <w:r w:rsidR="00F50490" w:rsidRPr="00FB7290">
        <w:rPr>
          <w:b/>
        </w:rPr>
        <w:t xml:space="preserve"> and C</w:t>
      </w:r>
      <w:r w:rsidR="00104489" w:rsidRPr="00FB7290">
        <w:rPr>
          <w:b/>
        </w:rPr>
        <w:t>hallenge</w:t>
      </w:r>
    </w:p>
    <w:p w14:paraId="7A1DEAFA" w14:textId="56BD4496" w:rsidR="00CF160C" w:rsidRPr="00FB7290" w:rsidRDefault="00CF160C" w:rsidP="00A4792B">
      <w:pPr>
        <w:widowControl/>
      </w:pPr>
    </w:p>
    <w:p w14:paraId="3480A34E" w14:textId="77777777" w:rsidR="004866B8" w:rsidRDefault="00943468" w:rsidP="00A4792B">
      <w:pPr>
        <w:widowControl/>
        <w:autoSpaceDE/>
        <w:autoSpaceDN/>
        <w:adjustRightInd/>
      </w:pPr>
      <w:r w:rsidRPr="00FB7290">
        <w:t>3.1</w:t>
      </w:r>
      <w:r w:rsidR="00274670" w:rsidRPr="00FB7290">
        <w:t xml:space="preserve">) </w:t>
      </w:r>
      <w:r w:rsidR="00F756F1" w:rsidRPr="00FB7290">
        <w:t>E</w:t>
      </w:r>
      <w:r w:rsidR="009D019A" w:rsidRPr="00FB7290">
        <w:t>uthanize mice</w:t>
      </w:r>
      <w:r w:rsidR="00C562DC" w:rsidRPr="00FB7290">
        <w:t xml:space="preserve"> at a </w:t>
      </w:r>
      <w:proofErr w:type="gramStart"/>
      <w:r w:rsidR="00C562DC" w:rsidRPr="00FB7290">
        <w:t>particular zeitgeber</w:t>
      </w:r>
      <w:proofErr w:type="gramEnd"/>
      <w:r w:rsidR="00C562DC" w:rsidRPr="00FB7290">
        <w:t xml:space="preserve"> time via narcosis by keeping them in their original cage and adding</w:t>
      </w:r>
      <w:r w:rsidR="006519B2" w:rsidRPr="00FB7290">
        <w:t xml:space="preserve"> CO</w:t>
      </w:r>
      <w:r w:rsidR="006519B2" w:rsidRPr="00FB7290">
        <w:rPr>
          <w:vertAlign w:val="subscript"/>
        </w:rPr>
        <w:t>2</w:t>
      </w:r>
      <w:r w:rsidR="006519B2" w:rsidRPr="00FB7290">
        <w:t xml:space="preserve"> </w:t>
      </w:r>
      <w:r w:rsidR="00C562DC" w:rsidRPr="00FB7290">
        <w:t>to the cage at a flow rate of 3 L/min</w:t>
      </w:r>
      <w:r w:rsidR="004866B8">
        <w:t>. C</w:t>
      </w:r>
      <w:r w:rsidR="00A971F1" w:rsidRPr="00FB7290">
        <w:t xml:space="preserve">ontinue </w:t>
      </w:r>
      <w:r w:rsidR="004866B8">
        <w:t>supplying CO</w:t>
      </w:r>
      <w:r w:rsidR="004866B8" w:rsidRPr="004866B8">
        <w:rPr>
          <w:vertAlign w:val="subscript"/>
        </w:rPr>
        <w:t>2</w:t>
      </w:r>
      <w:r w:rsidR="004866B8">
        <w:t xml:space="preserve"> </w:t>
      </w:r>
      <w:r w:rsidR="00A971F1" w:rsidRPr="00FB7290">
        <w:t xml:space="preserve">for </w:t>
      </w:r>
      <w:r w:rsidR="004866B8">
        <w:t>1</w:t>
      </w:r>
      <w:r w:rsidR="00A971F1" w:rsidRPr="00FB7290">
        <w:t xml:space="preserve"> min after </w:t>
      </w:r>
      <w:r w:rsidR="00C562DC" w:rsidRPr="00FB7290">
        <w:t xml:space="preserve">breathing stops. </w:t>
      </w:r>
    </w:p>
    <w:p w14:paraId="1F7420CE" w14:textId="77777777" w:rsidR="004866B8" w:rsidRDefault="004866B8" w:rsidP="00A4792B">
      <w:pPr>
        <w:widowControl/>
        <w:autoSpaceDE/>
        <w:autoSpaceDN/>
        <w:adjustRightInd/>
      </w:pPr>
    </w:p>
    <w:p w14:paraId="501CB0F1" w14:textId="3F52ED38" w:rsidR="00A971F1" w:rsidRPr="00FB7290" w:rsidRDefault="004866B8" w:rsidP="00A4792B">
      <w:pPr>
        <w:widowControl/>
        <w:autoSpaceDE/>
        <w:autoSpaceDN/>
        <w:adjustRightInd/>
        <w:rPr>
          <w:color w:val="auto"/>
        </w:rPr>
      </w:pPr>
      <w:r>
        <w:t xml:space="preserve">3.2) </w:t>
      </w:r>
      <w:r w:rsidR="00C562DC" w:rsidRPr="00FB7290">
        <w:t>C</w:t>
      </w:r>
      <w:r w:rsidR="009D019A" w:rsidRPr="00FB7290">
        <w:t xml:space="preserve">onfirm </w:t>
      </w:r>
      <w:r w:rsidR="006519B2" w:rsidRPr="00FB7290">
        <w:t xml:space="preserve">death </w:t>
      </w:r>
      <w:r w:rsidR="00274670" w:rsidRPr="00FB7290">
        <w:t>via cervical dislocat</w:t>
      </w:r>
      <w:r w:rsidR="000E7D2C" w:rsidRPr="00FB7290">
        <w:t>ion</w:t>
      </w:r>
      <w:r w:rsidR="00A971F1" w:rsidRPr="00FB7290">
        <w:t xml:space="preserve"> by placing </w:t>
      </w:r>
      <w:r w:rsidR="00A971F1" w:rsidRPr="00FB7290">
        <w:rPr>
          <w:color w:val="auto"/>
        </w:rPr>
        <w:t>the thumb and index finger on either side of the neck at the base of the skull</w:t>
      </w:r>
      <w:r>
        <w:rPr>
          <w:color w:val="auto"/>
        </w:rPr>
        <w:t>.</w:t>
      </w:r>
      <w:r w:rsidR="00A971F1" w:rsidRPr="00FB7290">
        <w:rPr>
          <w:color w:val="auto"/>
        </w:rPr>
        <w:t xml:space="preserve"> </w:t>
      </w:r>
      <w:r>
        <w:rPr>
          <w:color w:val="auto"/>
        </w:rPr>
        <w:t>A</w:t>
      </w:r>
      <w:r w:rsidR="00A971F1" w:rsidRPr="00FB7290">
        <w:rPr>
          <w:color w:val="auto"/>
        </w:rPr>
        <w:t xml:space="preserve">lternatively, </w:t>
      </w:r>
      <w:r>
        <w:rPr>
          <w:color w:val="auto"/>
        </w:rPr>
        <w:t xml:space="preserve">press </w:t>
      </w:r>
      <w:r w:rsidR="00A971F1" w:rsidRPr="00FB7290">
        <w:rPr>
          <w:color w:val="auto"/>
        </w:rPr>
        <w:t>a rod at the base of the skull</w:t>
      </w:r>
      <w:r>
        <w:rPr>
          <w:color w:val="auto"/>
        </w:rPr>
        <w:t xml:space="preserve"> while quickly pulling</w:t>
      </w:r>
      <w:r w:rsidR="00A971F1" w:rsidRPr="00FB7290">
        <w:rPr>
          <w:color w:val="auto"/>
        </w:rPr>
        <w:t xml:space="preserve"> </w:t>
      </w:r>
      <w:r>
        <w:rPr>
          <w:color w:val="auto"/>
        </w:rPr>
        <w:t xml:space="preserve">(using </w:t>
      </w:r>
      <w:r w:rsidR="00A971F1" w:rsidRPr="00FB7290">
        <w:rPr>
          <w:color w:val="auto"/>
        </w:rPr>
        <w:t>the other hand</w:t>
      </w:r>
      <w:r>
        <w:rPr>
          <w:color w:val="auto"/>
        </w:rPr>
        <w:t>)</w:t>
      </w:r>
      <w:r w:rsidR="00A971F1" w:rsidRPr="00FB7290">
        <w:rPr>
          <w:color w:val="auto"/>
        </w:rPr>
        <w:t xml:space="preserve"> the base of the tail or the hind limbs </w:t>
      </w:r>
      <w:r>
        <w:rPr>
          <w:color w:val="auto"/>
        </w:rPr>
        <w:t xml:space="preserve">to </w:t>
      </w:r>
      <w:r w:rsidR="00A971F1" w:rsidRPr="00FB7290">
        <w:rPr>
          <w:color w:val="auto"/>
        </w:rPr>
        <w:t>caus</w:t>
      </w:r>
      <w:r>
        <w:rPr>
          <w:color w:val="auto"/>
        </w:rPr>
        <w:t>e</w:t>
      </w:r>
      <w:r w:rsidR="00A971F1" w:rsidRPr="00FB7290">
        <w:rPr>
          <w:color w:val="auto"/>
        </w:rPr>
        <w:t xml:space="preserve"> separation of the cervical vertebrae from the skull</w:t>
      </w:r>
      <w:r w:rsidR="00FF32BA" w:rsidRPr="00FB7290">
        <w:rPr>
          <w:color w:val="auto"/>
        </w:rPr>
        <w:fldChar w:fldCharType="begin" w:fldLock="1"/>
      </w:r>
      <w:r w:rsidR="00873FF6" w:rsidRPr="00FB7290">
        <w:rPr>
          <w:color w:val="auto"/>
        </w:rPr>
        <w:instrText>ADDIN CSL_CITATION { "citationItems" : [ { "id" : "ITEM-1", "itemData" : { "ISBN" : "9781882691210", "author" : [ { "dropping-particle" : "", "family" : "Leary", "given" : "Steven", "non-dropping-particle" : "", "parse-names" : false, "suffix" : "" }, { "dropping-particle" : "", "family" : "Underwood", "given" : "Wendy", "non-dropping-particle" : "", "parse-names" : false, "suffix" : "" }, { "dropping-particle" : "", "family" : "Lilly", "given" : "Eli", "non-dropping-particle" : "", "parse-names" : false, "suffix" : "" }, { "dropping-particle" : "", "family" : "Anthony", "given" : "Raymond", "non-dropping-particle" : "", "parse-names" : false, "suffix" : "" }, { "dropping-particle" : "", "family" : "Cartner", "given" : "Samuel", "non-dropping-particle" : "", "parse-names" : false, "suffix" : "" }, { "dropping-particle" : "", "family" : "Corey", "given" : "Douglas", "non-dropping-particle" : "", "parse-names" : false, "suffix" : "" }, { "dropping-particle" : "", "family" : "Clinic", "given" : "Associated Veterinary", "non-dropping-particle" : "", "parse-names" : false, "suffix" : "" }, { "dropping-particle" : "", "family" : "Walla", "given" : "Walla", "non-dropping-particle" : "", "parse-names" : false, "suffix" : "" }, { "dropping-particle" : "", "family" : "Grandin", "given" : "Temple", "non-dropping-particle" : "", "parse-names" : false, "suffix" : "" }, { "dropping-particle" : "", "family" : "Collins", "given" : "Fort", "non-dropping-particle" : "", "parse-names" : false, "suffix" : "" }, { "dropping-particle" : "", "family" : "Greenacre", "given" : "Cheryl", "non-dropping-particle" : "", "parse-names" : false, "suffix" : "" }, { "dropping-particle" : "", "family" : "Gwaltney-brant", "given" : "Sharon", "non-dropping-particle" : "", "parse-names" : false, "suffix" : "" }, { "dropping-particle" : "", "family" : "Mccrackin", "given" : "Mary Ann", "non-dropping-particle" : "", "parse-names" : false, "suffix" : "" }, { "dropping-particle" : "", "family" : "Polytechnic", "given" : "Virginia", "non-dropping-particle" : "", "parse-names" : false, "suffix" : "" }, { "dropping-particle" : "", "family" : "Meyer", "given" : "Robert", "non-dropping-particle" : "", "parse-names" : false, "suffix" : "" }, { "dropping-particle" : "", "family" : "State", "given" : "Mississippi", "non-dropping-particle" : "", "parse-names" : false, "suffix" : "" }, { "dropping-particle" : "", "family" : "Miller", "given" : "David", "non-dropping-particle" : "", "parse-names" : false, "suffix" : "" }, { "dropping-particle" : "", "family" : "Shearer", "given" : "Jan", "non-dropping-particle" : "", "parse-names" : false, "suffix" : "" }, { "dropping-particle" : "", "family" : "Yanong", "given" : "Roy", "non-dropping-particle" : "", "parse-names" : false, "suffix" : "" }, { "dropping-particle" : "", "family" : "Golab", "given" : "Gail C", "non-dropping-particle" : "", "parse-names" : false, "suffix" : "" }, { "dropping-particle" : "", "family" : "Division", "given" : "Animal Welfare", "non-dropping-particle" : "", "parse-names" : false, "suffix" : "" }, { "dropping-particle" : "", "family" : "Patterson-kane", "given" : "Emily", "non-dropping-particle" : "", "parse-names" : false, "suffix" : "" }, { "dropping-particle" : "", "family" : "Scientist", "given" : "Animal Welfare", "non-dropping-particle" : "", "parse-names" : false, "suffix" : "" }, { "dropping-particle" : "", "family" : "Division", "given" : "Animal Welfare", "non-dropping-particle" : "", "parse-names" : false, "suffix" : "" } ], "id" : "ITEM-1", "issued" : { "date-parts" : [ [ "2013" ] ] }, "title" : "AVMA Guidelines for the Euthanasia of Animals : 2013 Edition", "type" : "book" }, "uris" : [ "http://www.mendeley.com/documents/?uuid=b9b45369-8e58-4f44-b9f8-3755f7018f62" ] } ], "mendeley" : { "formattedCitation" : "&lt;sup&gt;22&lt;/sup&gt;", "plainTextFormattedCitation" : "22", "previouslyFormattedCitation" : "&lt;sup&gt;23&lt;/sup&gt;" }, "properties" : { "noteIndex" : 0 }, "schema" : "https://github.com/citation-style-language/schema/raw/master/csl-citation.json" }</w:instrText>
      </w:r>
      <w:r w:rsidR="00FF32BA" w:rsidRPr="00FB7290">
        <w:rPr>
          <w:color w:val="auto"/>
        </w:rPr>
        <w:fldChar w:fldCharType="separate"/>
      </w:r>
      <w:r w:rsidR="00873FF6" w:rsidRPr="00FB7290">
        <w:rPr>
          <w:color w:val="auto"/>
          <w:vertAlign w:val="superscript"/>
        </w:rPr>
        <w:t>22</w:t>
      </w:r>
      <w:r w:rsidR="00FF32BA" w:rsidRPr="00FB7290">
        <w:rPr>
          <w:color w:val="auto"/>
        </w:rPr>
        <w:fldChar w:fldCharType="end"/>
      </w:r>
      <w:r w:rsidR="00A971F1" w:rsidRPr="00FB7290">
        <w:rPr>
          <w:color w:val="auto"/>
        </w:rPr>
        <w:t>.</w:t>
      </w:r>
    </w:p>
    <w:p w14:paraId="6F27CA2A" w14:textId="77777777" w:rsidR="00766F1E" w:rsidRPr="00FB7290" w:rsidRDefault="00766F1E" w:rsidP="00A4792B">
      <w:pPr>
        <w:widowControl/>
        <w:rPr>
          <w:highlight w:val="yellow"/>
        </w:rPr>
      </w:pPr>
    </w:p>
    <w:p w14:paraId="5357D4C9" w14:textId="55985C5A" w:rsidR="004866B8" w:rsidRDefault="00943468" w:rsidP="00A4792B">
      <w:pPr>
        <w:widowControl/>
        <w:rPr>
          <w:highlight w:val="yellow"/>
        </w:rPr>
      </w:pPr>
      <w:r w:rsidRPr="00FB7290">
        <w:rPr>
          <w:highlight w:val="yellow"/>
        </w:rPr>
        <w:t>3.</w:t>
      </w:r>
      <w:r w:rsidR="004866B8">
        <w:rPr>
          <w:highlight w:val="yellow"/>
        </w:rPr>
        <w:t>3</w:t>
      </w:r>
      <w:r w:rsidR="00766F1E" w:rsidRPr="00FB7290">
        <w:rPr>
          <w:highlight w:val="yellow"/>
        </w:rPr>
        <w:t xml:space="preserve">) </w:t>
      </w:r>
      <w:r w:rsidR="00CF160C" w:rsidRPr="00FB7290">
        <w:rPr>
          <w:highlight w:val="yellow"/>
        </w:rPr>
        <w:t xml:space="preserve">Spray the mouse trunk </w:t>
      </w:r>
      <w:r w:rsidR="00766F1E" w:rsidRPr="00FB7290">
        <w:rPr>
          <w:highlight w:val="yellow"/>
        </w:rPr>
        <w:t xml:space="preserve">with 70% ethanol </w:t>
      </w:r>
      <w:r w:rsidR="009D019A" w:rsidRPr="00FB7290">
        <w:rPr>
          <w:highlight w:val="yellow"/>
        </w:rPr>
        <w:t>and wipe with a paper towel.</w:t>
      </w:r>
      <w:r w:rsidR="00FB7290">
        <w:rPr>
          <w:highlight w:val="yellow"/>
        </w:rPr>
        <w:t xml:space="preserve"> </w:t>
      </w:r>
      <w:r w:rsidR="009D019A" w:rsidRPr="00FB7290">
        <w:rPr>
          <w:highlight w:val="yellow"/>
        </w:rPr>
        <w:t xml:space="preserve">Place the mouse on its back and slightly tilted onto its right side. </w:t>
      </w:r>
      <w:r w:rsidR="002E3006" w:rsidRPr="00FB7290">
        <w:rPr>
          <w:highlight w:val="yellow"/>
        </w:rPr>
        <w:t>Cut away the fur</w:t>
      </w:r>
      <w:r w:rsidR="00730634" w:rsidRPr="00FB7290">
        <w:rPr>
          <w:highlight w:val="yellow"/>
        </w:rPr>
        <w:t>,</w:t>
      </w:r>
      <w:r w:rsidR="002E3006" w:rsidRPr="00FB7290">
        <w:rPr>
          <w:highlight w:val="yellow"/>
        </w:rPr>
        <w:t xml:space="preserve"> </w:t>
      </w:r>
      <w:r w:rsidR="00730634" w:rsidRPr="00FB7290">
        <w:rPr>
          <w:highlight w:val="yellow"/>
        </w:rPr>
        <w:t xml:space="preserve">using dissecting scissors, </w:t>
      </w:r>
      <w:r w:rsidR="002E3006" w:rsidRPr="00FB7290">
        <w:rPr>
          <w:highlight w:val="yellow"/>
        </w:rPr>
        <w:t xml:space="preserve">along the </w:t>
      </w:r>
      <w:r w:rsidR="00A47240" w:rsidRPr="00FB7290">
        <w:rPr>
          <w:highlight w:val="yellow"/>
        </w:rPr>
        <w:t xml:space="preserve">mouse’s </w:t>
      </w:r>
      <w:r w:rsidR="002E3006" w:rsidRPr="00FB7290">
        <w:rPr>
          <w:highlight w:val="yellow"/>
        </w:rPr>
        <w:t>lef</w:t>
      </w:r>
      <w:r w:rsidR="00C420B2" w:rsidRPr="00FB7290">
        <w:rPr>
          <w:highlight w:val="yellow"/>
        </w:rPr>
        <w:t>t side, about half</w:t>
      </w:r>
      <w:r w:rsidR="002E3006" w:rsidRPr="00FB7290">
        <w:rPr>
          <w:highlight w:val="yellow"/>
        </w:rPr>
        <w:t>way between the front and back legs.</w:t>
      </w:r>
      <w:r w:rsidR="0048211E" w:rsidRPr="00FB7290">
        <w:rPr>
          <w:highlight w:val="yellow"/>
        </w:rPr>
        <w:t xml:space="preserve"> </w:t>
      </w:r>
    </w:p>
    <w:p w14:paraId="2470C27C" w14:textId="77777777" w:rsidR="004866B8" w:rsidRDefault="004866B8" w:rsidP="00A4792B">
      <w:pPr>
        <w:widowControl/>
        <w:rPr>
          <w:highlight w:val="yellow"/>
        </w:rPr>
      </w:pPr>
    </w:p>
    <w:p w14:paraId="5568A66F" w14:textId="62A5E824" w:rsidR="006519B2" w:rsidRPr="00FB7290" w:rsidRDefault="004866B8" w:rsidP="00A4792B">
      <w:pPr>
        <w:widowControl/>
        <w:rPr>
          <w:highlight w:val="yellow"/>
        </w:rPr>
      </w:pPr>
      <w:r>
        <w:rPr>
          <w:highlight w:val="yellow"/>
        </w:rPr>
        <w:t xml:space="preserve">3.4) </w:t>
      </w:r>
      <w:r w:rsidR="00963853" w:rsidRPr="00FB7290">
        <w:rPr>
          <w:highlight w:val="yellow"/>
        </w:rPr>
        <w:t xml:space="preserve">Using forceps, grab the peritoneum and carefully make an incision </w:t>
      </w:r>
      <w:r>
        <w:rPr>
          <w:highlight w:val="yellow"/>
        </w:rPr>
        <w:t xml:space="preserve">so </w:t>
      </w:r>
      <w:r w:rsidR="00963853" w:rsidRPr="00FB7290">
        <w:rPr>
          <w:highlight w:val="yellow"/>
        </w:rPr>
        <w:t xml:space="preserve">as not to damage the spleen. </w:t>
      </w:r>
      <w:r w:rsidR="0048211E" w:rsidRPr="00FB7290">
        <w:rPr>
          <w:highlight w:val="yellow"/>
        </w:rPr>
        <w:t>Remove spleen</w:t>
      </w:r>
      <w:r w:rsidR="00A466FF" w:rsidRPr="00FB7290">
        <w:rPr>
          <w:highlight w:val="yellow"/>
        </w:rPr>
        <w:t xml:space="preserve"> </w:t>
      </w:r>
      <w:r w:rsidR="0048211E" w:rsidRPr="00FB7290">
        <w:rPr>
          <w:highlight w:val="yellow"/>
        </w:rPr>
        <w:t>with forceps and place into a sterile 50</w:t>
      </w:r>
      <w:r>
        <w:rPr>
          <w:highlight w:val="yellow"/>
        </w:rPr>
        <w:t>-</w:t>
      </w:r>
      <w:r w:rsidR="0048211E" w:rsidRPr="00FB7290">
        <w:rPr>
          <w:highlight w:val="yellow"/>
        </w:rPr>
        <w:t xml:space="preserve">mL tube containing </w:t>
      </w:r>
      <w:r w:rsidR="008E1C8C" w:rsidRPr="00FB7290">
        <w:rPr>
          <w:highlight w:val="yellow"/>
        </w:rPr>
        <w:t>approximately 10</w:t>
      </w:r>
      <w:r w:rsidR="00B062F6" w:rsidRPr="00FB7290">
        <w:rPr>
          <w:highlight w:val="yellow"/>
        </w:rPr>
        <w:t xml:space="preserve"> m</w:t>
      </w:r>
      <w:r w:rsidR="005A1F8C" w:rsidRPr="00FB7290">
        <w:rPr>
          <w:highlight w:val="yellow"/>
        </w:rPr>
        <w:t>L</w:t>
      </w:r>
      <w:r w:rsidR="0048211E" w:rsidRPr="00FB7290">
        <w:rPr>
          <w:highlight w:val="yellow"/>
        </w:rPr>
        <w:t xml:space="preserve"> of culture media</w:t>
      </w:r>
      <w:r w:rsidR="00BA3731" w:rsidRPr="00FB7290">
        <w:rPr>
          <w:highlight w:val="yellow"/>
        </w:rPr>
        <w:t xml:space="preserve"> on ice</w:t>
      </w:r>
      <w:r w:rsidR="0048211E" w:rsidRPr="00FB7290">
        <w:rPr>
          <w:highlight w:val="yellow"/>
        </w:rPr>
        <w:t xml:space="preserve">. Repeat for the remaining animals. </w:t>
      </w:r>
    </w:p>
    <w:p w14:paraId="2666CD6D" w14:textId="6FED05A6" w:rsidR="00CF160C" w:rsidRPr="004866B8" w:rsidRDefault="00CF160C" w:rsidP="00A4792B">
      <w:pPr>
        <w:widowControl/>
      </w:pPr>
    </w:p>
    <w:p w14:paraId="72FEA418" w14:textId="1B7CE35F" w:rsidR="004866B8" w:rsidRDefault="004866B8" w:rsidP="00A4792B">
      <w:pPr>
        <w:widowControl/>
      </w:pPr>
      <w:r w:rsidRPr="004866B8">
        <w:t>Note: The spleen is the color of a kidney bean</w:t>
      </w:r>
      <w:r>
        <w:t>, and</w:t>
      </w:r>
      <w:r w:rsidRPr="004866B8">
        <w:t xml:space="preserve"> it is longer and flatter than the kidney</w:t>
      </w:r>
      <w:r>
        <w:t>.</w:t>
      </w:r>
    </w:p>
    <w:p w14:paraId="210BEC3F" w14:textId="77777777" w:rsidR="004866B8" w:rsidRPr="00FB7290" w:rsidRDefault="004866B8" w:rsidP="00A4792B">
      <w:pPr>
        <w:widowControl/>
        <w:rPr>
          <w:highlight w:val="yellow"/>
        </w:rPr>
      </w:pPr>
    </w:p>
    <w:p w14:paraId="1E3DE226" w14:textId="34A0B966" w:rsidR="002172B6" w:rsidRDefault="00943468" w:rsidP="00A4792B">
      <w:pPr>
        <w:widowControl/>
        <w:rPr>
          <w:highlight w:val="yellow"/>
        </w:rPr>
      </w:pPr>
      <w:r w:rsidRPr="00FB7290">
        <w:rPr>
          <w:highlight w:val="yellow"/>
        </w:rPr>
        <w:t>3.</w:t>
      </w:r>
      <w:r w:rsidR="004866B8">
        <w:rPr>
          <w:highlight w:val="yellow"/>
        </w:rPr>
        <w:t>5</w:t>
      </w:r>
      <w:r w:rsidR="0048211E" w:rsidRPr="00FB7290">
        <w:rPr>
          <w:highlight w:val="yellow"/>
        </w:rPr>
        <w:t xml:space="preserve">) </w:t>
      </w:r>
      <w:r w:rsidR="00D33883" w:rsidRPr="00FB7290">
        <w:rPr>
          <w:highlight w:val="yellow"/>
        </w:rPr>
        <w:t xml:space="preserve">Transfer </w:t>
      </w:r>
      <w:r w:rsidR="00C47E6B" w:rsidRPr="00FB7290">
        <w:rPr>
          <w:highlight w:val="yellow"/>
        </w:rPr>
        <w:t>one</w:t>
      </w:r>
      <w:r w:rsidR="00D33883" w:rsidRPr="00FB7290">
        <w:rPr>
          <w:highlight w:val="yellow"/>
        </w:rPr>
        <w:t xml:space="preserve"> spleen </w:t>
      </w:r>
      <w:r w:rsidR="00B062F6" w:rsidRPr="00FB7290">
        <w:rPr>
          <w:highlight w:val="yellow"/>
        </w:rPr>
        <w:t>with 2 m</w:t>
      </w:r>
      <w:r w:rsidR="005A1F8C" w:rsidRPr="00FB7290">
        <w:rPr>
          <w:highlight w:val="yellow"/>
        </w:rPr>
        <w:t>L</w:t>
      </w:r>
      <w:r w:rsidR="00BC2B26" w:rsidRPr="00FB7290">
        <w:rPr>
          <w:highlight w:val="yellow"/>
        </w:rPr>
        <w:t xml:space="preserve"> of culture medi</w:t>
      </w:r>
      <w:r w:rsidR="00CD7EB2" w:rsidRPr="00FB7290">
        <w:rPr>
          <w:highlight w:val="yellow"/>
        </w:rPr>
        <w:t>um</w:t>
      </w:r>
      <w:r w:rsidR="00BC2B26" w:rsidRPr="00FB7290">
        <w:rPr>
          <w:highlight w:val="yellow"/>
        </w:rPr>
        <w:t xml:space="preserve"> to a small sterile </w:t>
      </w:r>
      <w:r w:rsidR="00FB7290">
        <w:rPr>
          <w:highlight w:val="yellow"/>
        </w:rPr>
        <w:t>Petri</w:t>
      </w:r>
      <w:r w:rsidR="00BC2B26" w:rsidRPr="00FB7290">
        <w:rPr>
          <w:highlight w:val="yellow"/>
        </w:rPr>
        <w:t xml:space="preserve"> dish. </w:t>
      </w:r>
    </w:p>
    <w:p w14:paraId="14F55367" w14:textId="77777777" w:rsidR="004866B8" w:rsidRPr="00FB7290" w:rsidRDefault="004866B8" w:rsidP="00A4792B">
      <w:pPr>
        <w:widowControl/>
        <w:rPr>
          <w:highlight w:val="yellow"/>
        </w:rPr>
      </w:pPr>
    </w:p>
    <w:p w14:paraId="2C1FA28A" w14:textId="7D37D784" w:rsidR="00AE7E80" w:rsidRDefault="00221B4A" w:rsidP="00A4792B">
      <w:pPr>
        <w:widowControl/>
        <w:rPr>
          <w:highlight w:val="yellow"/>
        </w:rPr>
      </w:pPr>
      <w:r w:rsidRPr="00FB7290">
        <w:rPr>
          <w:highlight w:val="yellow"/>
        </w:rPr>
        <w:t>3.</w:t>
      </w:r>
      <w:r w:rsidR="004866B8">
        <w:rPr>
          <w:highlight w:val="yellow"/>
        </w:rPr>
        <w:t>5</w:t>
      </w:r>
      <w:r w:rsidRPr="00FB7290">
        <w:rPr>
          <w:highlight w:val="yellow"/>
        </w:rPr>
        <w:t xml:space="preserve">.1) </w:t>
      </w:r>
      <w:r w:rsidR="00BC2B26" w:rsidRPr="00FB7290">
        <w:rPr>
          <w:highlight w:val="yellow"/>
        </w:rPr>
        <w:t xml:space="preserve">Homogenize the spleen by grinding it between </w:t>
      </w:r>
      <w:r w:rsidR="00CD7EB2" w:rsidRPr="00FB7290">
        <w:rPr>
          <w:highlight w:val="yellow"/>
        </w:rPr>
        <w:t xml:space="preserve">the frosted portion of </w:t>
      </w:r>
      <w:r w:rsidR="00BC2B26" w:rsidRPr="00FB7290">
        <w:rPr>
          <w:highlight w:val="yellow"/>
        </w:rPr>
        <w:t>two sterile frosted slides.</w:t>
      </w:r>
      <w:r w:rsidR="00FB7290">
        <w:rPr>
          <w:highlight w:val="yellow"/>
        </w:rPr>
        <w:t xml:space="preserve"> </w:t>
      </w:r>
      <w:r w:rsidR="00CD7EB2" w:rsidRPr="00FB7290">
        <w:rPr>
          <w:highlight w:val="yellow"/>
        </w:rPr>
        <w:t>Keep the issue and cells in the medium during the homogenization process.</w:t>
      </w:r>
    </w:p>
    <w:p w14:paraId="6253E301" w14:textId="77777777" w:rsidR="004866B8" w:rsidRPr="00FB7290" w:rsidRDefault="004866B8" w:rsidP="00A4792B">
      <w:pPr>
        <w:widowControl/>
        <w:rPr>
          <w:highlight w:val="yellow"/>
        </w:rPr>
      </w:pPr>
    </w:p>
    <w:p w14:paraId="59C45299" w14:textId="726B7DD0" w:rsidR="00AE7E80" w:rsidRDefault="00AE7E80" w:rsidP="00A4792B">
      <w:pPr>
        <w:widowControl/>
        <w:rPr>
          <w:highlight w:val="yellow"/>
        </w:rPr>
      </w:pPr>
      <w:r w:rsidRPr="00FB7290">
        <w:rPr>
          <w:highlight w:val="yellow"/>
        </w:rPr>
        <w:t>3.</w:t>
      </w:r>
      <w:r w:rsidR="004866B8">
        <w:rPr>
          <w:highlight w:val="yellow"/>
        </w:rPr>
        <w:t>5</w:t>
      </w:r>
      <w:r w:rsidRPr="00FB7290">
        <w:rPr>
          <w:highlight w:val="yellow"/>
        </w:rPr>
        <w:t xml:space="preserve">.2) </w:t>
      </w:r>
      <w:r w:rsidR="00BC2B26" w:rsidRPr="00FB7290">
        <w:rPr>
          <w:highlight w:val="yellow"/>
        </w:rPr>
        <w:t xml:space="preserve">Once thoroughly homogenized, </w:t>
      </w:r>
      <w:r w:rsidR="00B062F6" w:rsidRPr="00FB7290">
        <w:rPr>
          <w:highlight w:val="yellow"/>
        </w:rPr>
        <w:t>pipet the 2 m</w:t>
      </w:r>
      <w:r w:rsidR="005A1F8C" w:rsidRPr="00FB7290">
        <w:rPr>
          <w:highlight w:val="yellow"/>
        </w:rPr>
        <w:t>L</w:t>
      </w:r>
      <w:r w:rsidR="00BC2B26" w:rsidRPr="00FB7290">
        <w:rPr>
          <w:highlight w:val="yellow"/>
        </w:rPr>
        <w:t xml:space="preserve"> of </w:t>
      </w:r>
      <w:r w:rsidR="001201DB" w:rsidRPr="00FB7290">
        <w:rPr>
          <w:highlight w:val="yellow"/>
        </w:rPr>
        <w:t>culture medium</w:t>
      </w:r>
      <w:r w:rsidR="007B11D8" w:rsidRPr="00FB7290">
        <w:rPr>
          <w:highlight w:val="yellow"/>
        </w:rPr>
        <w:t xml:space="preserve"> containing </w:t>
      </w:r>
      <w:r w:rsidR="00C47E6B" w:rsidRPr="00FB7290">
        <w:rPr>
          <w:highlight w:val="yellow"/>
        </w:rPr>
        <w:t xml:space="preserve">the </w:t>
      </w:r>
      <w:r w:rsidR="007B11D8" w:rsidRPr="00FB7290">
        <w:rPr>
          <w:highlight w:val="yellow"/>
        </w:rPr>
        <w:t>splenocytes</w:t>
      </w:r>
      <w:r w:rsidR="001201DB" w:rsidRPr="00FB7290">
        <w:rPr>
          <w:highlight w:val="yellow"/>
        </w:rPr>
        <w:t xml:space="preserve"> </w:t>
      </w:r>
      <w:r w:rsidR="00E254FC" w:rsidRPr="00FB7290">
        <w:rPr>
          <w:highlight w:val="yellow"/>
        </w:rPr>
        <w:t>through a 40</w:t>
      </w:r>
      <w:r w:rsidR="004866B8">
        <w:rPr>
          <w:highlight w:val="yellow"/>
        </w:rPr>
        <w:t>-µm</w:t>
      </w:r>
      <w:r w:rsidR="00E254FC" w:rsidRPr="00FB7290">
        <w:rPr>
          <w:highlight w:val="yellow"/>
        </w:rPr>
        <w:t xml:space="preserve"> nylon </w:t>
      </w:r>
      <w:r w:rsidR="00B062F6" w:rsidRPr="00FB7290">
        <w:rPr>
          <w:highlight w:val="yellow"/>
        </w:rPr>
        <w:t>cell strainer into a 50-m</w:t>
      </w:r>
      <w:r w:rsidR="005A1F8C" w:rsidRPr="00FB7290">
        <w:rPr>
          <w:highlight w:val="yellow"/>
        </w:rPr>
        <w:t>L</w:t>
      </w:r>
      <w:r w:rsidR="007B11D8" w:rsidRPr="00FB7290">
        <w:rPr>
          <w:highlight w:val="yellow"/>
        </w:rPr>
        <w:t xml:space="preserve"> tube. </w:t>
      </w:r>
    </w:p>
    <w:p w14:paraId="4232015F" w14:textId="77777777" w:rsidR="004866B8" w:rsidRPr="00FB7290" w:rsidRDefault="004866B8" w:rsidP="00A4792B">
      <w:pPr>
        <w:widowControl/>
        <w:rPr>
          <w:highlight w:val="yellow"/>
        </w:rPr>
      </w:pPr>
    </w:p>
    <w:p w14:paraId="55B9F2C7" w14:textId="59D968FD" w:rsidR="0048211E" w:rsidRPr="00FB7290" w:rsidRDefault="00AE7E80" w:rsidP="00A4792B">
      <w:pPr>
        <w:widowControl/>
        <w:rPr>
          <w:highlight w:val="yellow"/>
        </w:rPr>
      </w:pPr>
      <w:r w:rsidRPr="00FB7290">
        <w:rPr>
          <w:highlight w:val="yellow"/>
        </w:rPr>
        <w:t>3.</w:t>
      </w:r>
      <w:r w:rsidR="004866B8">
        <w:rPr>
          <w:highlight w:val="yellow"/>
        </w:rPr>
        <w:t>5</w:t>
      </w:r>
      <w:r w:rsidRPr="00FB7290">
        <w:rPr>
          <w:highlight w:val="yellow"/>
        </w:rPr>
        <w:t xml:space="preserve">.3) </w:t>
      </w:r>
      <w:r w:rsidR="007B11D8" w:rsidRPr="00FB7290">
        <w:rPr>
          <w:highlight w:val="yellow"/>
        </w:rPr>
        <w:t xml:space="preserve">Repeat </w:t>
      </w:r>
      <w:r w:rsidR="004866B8">
        <w:rPr>
          <w:highlight w:val="yellow"/>
        </w:rPr>
        <w:t xml:space="preserve">the above steps </w:t>
      </w:r>
      <w:r w:rsidR="007B11D8" w:rsidRPr="00FB7290">
        <w:rPr>
          <w:highlight w:val="yellow"/>
        </w:rPr>
        <w:t xml:space="preserve">for the remaining </w:t>
      </w:r>
      <w:r w:rsidR="004D5FFC" w:rsidRPr="00FB7290">
        <w:rPr>
          <w:highlight w:val="yellow"/>
        </w:rPr>
        <w:t>spleens</w:t>
      </w:r>
      <w:r w:rsidR="00766F1E" w:rsidRPr="00FB7290">
        <w:rPr>
          <w:highlight w:val="yellow"/>
        </w:rPr>
        <w:t xml:space="preserve"> using </w:t>
      </w:r>
      <w:proofErr w:type="gramStart"/>
      <w:r w:rsidR="00766F1E" w:rsidRPr="00FB7290">
        <w:rPr>
          <w:highlight w:val="yellow"/>
        </w:rPr>
        <w:t>a n</w:t>
      </w:r>
      <w:r w:rsidR="00B062F6" w:rsidRPr="00FB7290">
        <w:rPr>
          <w:highlight w:val="yellow"/>
        </w:rPr>
        <w:t>ew pair</w:t>
      </w:r>
      <w:r w:rsidR="004866B8">
        <w:rPr>
          <w:highlight w:val="yellow"/>
        </w:rPr>
        <w:t>s</w:t>
      </w:r>
      <w:r w:rsidR="00B062F6" w:rsidRPr="00FB7290">
        <w:rPr>
          <w:highlight w:val="yellow"/>
        </w:rPr>
        <w:t xml:space="preserve"> of frosted slides</w:t>
      </w:r>
      <w:proofErr w:type="gramEnd"/>
      <w:r w:rsidR="00B062F6" w:rsidRPr="00FB7290">
        <w:rPr>
          <w:highlight w:val="yellow"/>
        </w:rPr>
        <w:t>, 50</w:t>
      </w:r>
      <w:r w:rsidR="004866B8">
        <w:rPr>
          <w:highlight w:val="yellow"/>
        </w:rPr>
        <w:t>-</w:t>
      </w:r>
      <w:r w:rsidR="00B062F6" w:rsidRPr="00FB7290">
        <w:rPr>
          <w:highlight w:val="yellow"/>
        </w:rPr>
        <w:t xml:space="preserve"> </w:t>
      </w:r>
      <w:r w:rsidR="00FB7290">
        <w:rPr>
          <w:highlight w:val="yellow"/>
        </w:rPr>
        <w:t>mL</w:t>
      </w:r>
      <w:r w:rsidR="00766F1E" w:rsidRPr="00FB7290">
        <w:rPr>
          <w:highlight w:val="yellow"/>
        </w:rPr>
        <w:t xml:space="preserve"> tube</w:t>
      </w:r>
      <w:r w:rsidR="004866B8">
        <w:rPr>
          <w:highlight w:val="yellow"/>
        </w:rPr>
        <w:t>s</w:t>
      </w:r>
      <w:r w:rsidR="00766F1E" w:rsidRPr="00FB7290">
        <w:rPr>
          <w:highlight w:val="yellow"/>
        </w:rPr>
        <w:t xml:space="preserve"> with culture medium, and cell strainer</w:t>
      </w:r>
      <w:r w:rsidR="004866B8">
        <w:rPr>
          <w:highlight w:val="yellow"/>
        </w:rPr>
        <w:t>s</w:t>
      </w:r>
      <w:r w:rsidR="00766F1E" w:rsidRPr="00FB7290">
        <w:rPr>
          <w:highlight w:val="yellow"/>
        </w:rPr>
        <w:t>.</w:t>
      </w:r>
      <w:r w:rsidR="00FB7290">
        <w:rPr>
          <w:highlight w:val="yellow"/>
        </w:rPr>
        <w:t xml:space="preserve"> </w:t>
      </w:r>
    </w:p>
    <w:p w14:paraId="1027CC59" w14:textId="77777777" w:rsidR="0048211E" w:rsidRPr="00FB7290" w:rsidRDefault="0048211E" w:rsidP="00A4792B">
      <w:pPr>
        <w:widowControl/>
        <w:rPr>
          <w:highlight w:val="yellow"/>
        </w:rPr>
      </w:pPr>
    </w:p>
    <w:p w14:paraId="09308171" w14:textId="21B9A9C3" w:rsidR="000F0650" w:rsidRPr="00F25537" w:rsidRDefault="00943468" w:rsidP="00A4792B">
      <w:pPr>
        <w:widowControl/>
      </w:pPr>
      <w:r w:rsidRPr="00FB7290">
        <w:rPr>
          <w:highlight w:val="yellow"/>
        </w:rPr>
        <w:t>3.</w:t>
      </w:r>
      <w:r w:rsidR="004866B8">
        <w:rPr>
          <w:highlight w:val="yellow"/>
        </w:rPr>
        <w:t>6</w:t>
      </w:r>
      <w:r w:rsidR="00B062F6" w:rsidRPr="00FB7290">
        <w:rPr>
          <w:highlight w:val="yellow"/>
        </w:rPr>
        <w:t>) Add 8 m</w:t>
      </w:r>
      <w:r w:rsidR="005A1F8C" w:rsidRPr="00FB7290">
        <w:rPr>
          <w:highlight w:val="yellow"/>
        </w:rPr>
        <w:t>L</w:t>
      </w:r>
      <w:r w:rsidR="00B75C5A" w:rsidRPr="00FB7290">
        <w:rPr>
          <w:highlight w:val="yellow"/>
        </w:rPr>
        <w:t xml:space="preserve"> of cold culture medi</w:t>
      </w:r>
      <w:r w:rsidR="00CD7EB2" w:rsidRPr="00FB7290">
        <w:rPr>
          <w:highlight w:val="yellow"/>
        </w:rPr>
        <w:t>um</w:t>
      </w:r>
      <w:r w:rsidR="00B75C5A" w:rsidRPr="00FB7290">
        <w:rPr>
          <w:highlight w:val="yellow"/>
        </w:rPr>
        <w:t xml:space="preserve"> to </w:t>
      </w:r>
      <w:r w:rsidR="00766F1E" w:rsidRPr="00FB7290">
        <w:rPr>
          <w:highlight w:val="yellow"/>
        </w:rPr>
        <w:t xml:space="preserve">each of </w:t>
      </w:r>
      <w:r w:rsidR="00B062F6" w:rsidRPr="00FB7290">
        <w:rPr>
          <w:highlight w:val="yellow"/>
        </w:rPr>
        <w:t>the 50</w:t>
      </w:r>
      <w:r w:rsidR="004866B8">
        <w:rPr>
          <w:highlight w:val="yellow"/>
        </w:rPr>
        <w:t>-</w:t>
      </w:r>
      <w:r w:rsidR="00B062F6" w:rsidRPr="00FB7290">
        <w:rPr>
          <w:highlight w:val="yellow"/>
        </w:rPr>
        <w:t>m</w:t>
      </w:r>
      <w:r w:rsidR="005A1F8C" w:rsidRPr="00FB7290">
        <w:rPr>
          <w:highlight w:val="yellow"/>
        </w:rPr>
        <w:t>L</w:t>
      </w:r>
      <w:r w:rsidR="00B75C5A" w:rsidRPr="00FB7290">
        <w:rPr>
          <w:highlight w:val="yellow"/>
        </w:rPr>
        <w:t xml:space="preserve"> tubes containing the splenocy</w:t>
      </w:r>
      <w:r w:rsidR="00B062F6" w:rsidRPr="00FB7290">
        <w:rPr>
          <w:highlight w:val="yellow"/>
        </w:rPr>
        <w:t>tes for a total volume of 10 m</w:t>
      </w:r>
      <w:r w:rsidR="005A1F8C" w:rsidRPr="00FB7290">
        <w:rPr>
          <w:highlight w:val="yellow"/>
        </w:rPr>
        <w:t>L</w:t>
      </w:r>
      <w:r w:rsidR="00F25537">
        <w:rPr>
          <w:highlight w:val="yellow"/>
        </w:rPr>
        <w:t>/tube</w:t>
      </w:r>
      <w:r w:rsidR="00B75C5A" w:rsidRPr="00FB7290">
        <w:rPr>
          <w:highlight w:val="yellow"/>
        </w:rPr>
        <w:t xml:space="preserve">. </w:t>
      </w:r>
      <w:r w:rsidR="00B75C5A" w:rsidRPr="00F25537">
        <w:t>Dete</w:t>
      </w:r>
      <w:r w:rsidR="00B062F6" w:rsidRPr="00F25537">
        <w:t>rmine the number of cells</w:t>
      </w:r>
      <w:r w:rsidR="004866B8" w:rsidRPr="00F25537">
        <w:t xml:space="preserve"> per </w:t>
      </w:r>
      <w:r w:rsidR="00B062F6" w:rsidRPr="00F25537">
        <w:t>m</w:t>
      </w:r>
      <w:r w:rsidR="004866B8" w:rsidRPr="00F25537">
        <w:t>illiliter</w:t>
      </w:r>
      <w:r w:rsidR="00B75C5A" w:rsidRPr="00F25537">
        <w:t xml:space="preserve"> using a hemocytometer. </w:t>
      </w:r>
    </w:p>
    <w:p w14:paraId="489C3C01" w14:textId="77777777" w:rsidR="00FD6A18" w:rsidRPr="00FB7290" w:rsidRDefault="00FD6A18" w:rsidP="00A4792B">
      <w:pPr>
        <w:widowControl/>
        <w:rPr>
          <w:highlight w:val="yellow"/>
        </w:rPr>
      </w:pPr>
    </w:p>
    <w:p w14:paraId="2A55D09B" w14:textId="668520B8" w:rsidR="00271AA4" w:rsidRPr="00FB7290" w:rsidRDefault="00943468" w:rsidP="00A4792B">
      <w:pPr>
        <w:widowControl/>
        <w:rPr>
          <w:highlight w:val="yellow"/>
        </w:rPr>
      </w:pPr>
      <w:r w:rsidRPr="00FB7290">
        <w:rPr>
          <w:highlight w:val="yellow"/>
        </w:rPr>
        <w:t>3.</w:t>
      </w:r>
      <w:r w:rsidR="004866B8">
        <w:rPr>
          <w:highlight w:val="yellow"/>
        </w:rPr>
        <w:t>7</w:t>
      </w:r>
      <w:r w:rsidR="00FD6A18" w:rsidRPr="00FB7290">
        <w:rPr>
          <w:highlight w:val="yellow"/>
        </w:rPr>
        <w:t>) Add approximately</w:t>
      </w:r>
      <w:r w:rsidR="00E0298F" w:rsidRPr="00FB7290">
        <w:rPr>
          <w:highlight w:val="yellow"/>
        </w:rPr>
        <w:t xml:space="preserve"> </w:t>
      </w:r>
      <w:r w:rsidR="004866B8">
        <w:rPr>
          <w:highlight w:val="yellow"/>
        </w:rPr>
        <w:t xml:space="preserve">1 x </w:t>
      </w:r>
      <w:r w:rsidR="00E0298F" w:rsidRPr="00FB7290">
        <w:rPr>
          <w:highlight w:val="yellow"/>
        </w:rPr>
        <w:t>10</w:t>
      </w:r>
      <w:r w:rsidR="00FD6A18" w:rsidRPr="00FB7290">
        <w:rPr>
          <w:highlight w:val="yellow"/>
          <w:vertAlign w:val="superscript"/>
        </w:rPr>
        <w:t>6</w:t>
      </w:r>
      <w:r w:rsidR="00E0298F" w:rsidRPr="00FB7290">
        <w:rPr>
          <w:highlight w:val="yellow"/>
        </w:rPr>
        <w:t xml:space="preserve"> cells</w:t>
      </w:r>
      <w:r w:rsidR="004866B8">
        <w:rPr>
          <w:highlight w:val="yellow"/>
        </w:rPr>
        <w:t>/</w:t>
      </w:r>
      <w:r w:rsidR="00E0298F" w:rsidRPr="00FB7290">
        <w:rPr>
          <w:highlight w:val="yellow"/>
        </w:rPr>
        <w:t xml:space="preserve">well </w:t>
      </w:r>
      <w:r w:rsidR="00FD6A18" w:rsidRPr="00FB7290">
        <w:rPr>
          <w:highlight w:val="yellow"/>
        </w:rPr>
        <w:t>to 6</w:t>
      </w:r>
      <w:r w:rsidR="00E0298F" w:rsidRPr="00FB7290">
        <w:rPr>
          <w:highlight w:val="yellow"/>
        </w:rPr>
        <w:t>-well culture plates</w:t>
      </w:r>
      <w:r w:rsidR="007D778A" w:rsidRPr="00FB7290">
        <w:rPr>
          <w:highlight w:val="yellow"/>
        </w:rPr>
        <w:t xml:space="preserve">. </w:t>
      </w:r>
      <w:r w:rsidR="00A422D2" w:rsidRPr="00FB7290">
        <w:rPr>
          <w:highlight w:val="yellow"/>
        </w:rPr>
        <w:t>Add cells to the number of wells</w:t>
      </w:r>
      <w:r w:rsidR="00B57F7D" w:rsidRPr="00FB7290">
        <w:rPr>
          <w:highlight w:val="yellow"/>
        </w:rPr>
        <w:t xml:space="preserve"> that correspond to the number of different PAMPs </w:t>
      </w:r>
      <w:proofErr w:type="gramStart"/>
      <w:r w:rsidR="00B57F7D" w:rsidRPr="00FB7290">
        <w:rPr>
          <w:highlight w:val="yellow"/>
        </w:rPr>
        <w:t>being used</w:t>
      </w:r>
      <w:proofErr w:type="gramEnd"/>
      <w:r w:rsidR="00B57F7D" w:rsidRPr="00FB7290">
        <w:rPr>
          <w:highlight w:val="yellow"/>
        </w:rPr>
        <w:t xml:space="preserve"> for the experiment and include a control well. </w:t>
      </w:r>
      <w:r w:rsidR="00B062F6" w:rsidRPr="00FB7290">
        <w:rPr>
          <w:highlight w:val="yellow"/>
        </w:rPr>
        <w:t xml:space="preserve">Add </w:t>
      </w:r>
      <w:r w:rsidR="00B10B18" w:rsidRPr="00FB7290">
        <w:rPr>
          <w:highlight w:val="yellow"/>
        </w:rPr>
        <w:t>3</w:t>
      </w:r>
      <w:r w:rsidR="00B062F6" w:rsidRPr="00FB7290">
        <w:rPr>
          <w:highlight w:val="yellow"/>
        </w:rPr>
        <w:t xml:space="preserve"> m</w:t>
      </w:r>
      <w:r w:rsidR="005A1F8C" w:rsidRPr="00FB7290">
        <w:rPr>
          <w:highlight w:val="yellow"/>
        </w:rPr>
        <w:t>L</w:t>
      </w:r>
      <w:r w:rsidR="00B062F6" w:rsidRPr="00FB7290">
        <w:rPr>
          <w:highlight w:val="yellow"/>
        </w:rPr>
        <w:t xml:space="preserve"> of culture medium or </w:t>
      </w:r>
      <w:r w:rsidR="00B10B18" w:rsidRPr="00FB7290">
        <w:rPr>
          <w:highlight w:val="yellow"/>
        </w:rPr>
        <w:t>3</w:t>
      </w:r>
      <w:r w:rsidR="00B062F6" w:rsidRPr="00FB7290">
        <w:rPr>
          <w:highlight w:val="yellow"/>
        </w:rPr>
        <w:t xml:space="preserve"> m</w:t>
      </w:r>
      <w:r w:rsidR="005A1F8C" w:rsidRPr="00FB7290">
        <w:rPr>
          <w:highlight w:val="yellow"/>
        </w:rPr>
        <w:t>L</w:t>
      </w:r>
      <w:r w:rsidR="00F573B8" w:rsidRPr="00FB7290">
        <w:rPr>
          <w:highlight w:val="yellow"/>
        </w:rPr>
        <w:t xml:space="preserve"> of challenge medium to </w:t>
      </w:r>
      <w:r w:rsidR="00271AA4" w:rsidRPr="00FB7290">
        <w:rPr>
          <w:highlight w:val="yellow"/>
        </w:rPr>
        <w:t xml:space="preserve">the </w:t>
      </w:r>
      <w:r w:rsidR="007D778A" w:rsidRPr="00FB7290">
        <w:rPr>
          <w:highlight w:val="yellow"/>
        </w:rPr>
        <w:t xml:space="preserve">respective </w:t>
      </w:r>
      <w:r w:rsidR="00F573B8" w:rsidRPr="00FB7290">
        <w:rPr>
          <w:highlight w:val="yellow"/>
        </w:rPr>
        <w:t>well</w:t>
      </w:r>
      <w:r w:rsidR="00271AA4" w:rsidRPr="00FB7290">
        <w:rPr>
          <w:highlight w:val="yellow"/>
        </w:rPr>
        <w:t>s</w:t>
      </w:r>
      <w:r w:rsidR="00F573B8" w:rsidRPr="00FB7290">
        <w:rPr>
          <w:highlight w:val="yellow"/>
        </w:rPr>
        <w:t xml:space="preserve">. </w:t>
      </w:r>
    </w:p>
    <w:p w14:paraId="25794EAA" w14:textId="77777777" w:rsidR="00271AA4" w:rsidRPr="00FB7290" w:rsidRDefault="00271AA4" w:rsidP="00A4792B">
      <w:pPr>
        <w:widowControl/>
        <w:rPr>
          <w:highlight w:val="yellow"/>
        </w:rPr>
      </w:pPr>
    </w:p>
    <w:p w14:paraId="68498F02" w14:textId="62A9DC1C" w:rsidR="00271AA4" w:rsidRPr="00FB7290" w:rsidRDefault="00943468" w:rsidP="00A4792B">
      <w:pPr>
        <w:widowControl/>
        <w:rPr>
          <w:highlight w:val="yellow"/>
        </w:rPr>
      </w:pPr>
      <w:r w:rsidRPr="00FB7290">
        <w:rPr>
          <w:highlight w:val="yellow"/>
        </w:rPr>
        <w:t>3.</w:t>
      </w:r>
      <w:r w:rsidR="00F25537">
        <w:rPr>
          <w:highlight w:val="yellow"/>
        </w:rPr>
        <w:t>8</w:t>
      </w:r>
      <w:r w:rsidR="00271AA4" w:rsidRPr="00FB7290">
        <w:rPr>
          <w:highlight w:val="yellow"/>
        </w:rPr>
        <w:t xml:space="preserve">) </w:t>
      </w:r>
      <w:r w:rsidR="00F573B8" w:rsidRPr="00FB7290">
        <w:rPr>
          <w:highlight w:val="yellow"/>
        </w:rPr>
        <w:t>Incubate</w:t>
      </w:r>
      <w:r w:rsidR="00E0298F" w:rsidRPr="00FB7290">
        <w:rPr>
          <w:highlight w:val="yellow"/>
        </w:rPr>
        <w:t xml:space="preserve"> the plates at 37</w:t>
      </w:r>
      <w:r w:rsidR="005A1F8C" w:rsidRPr="00FB7290">
        <w:rPr>
          <w:highlight w:val="yellow"/>
        </w:rPr>
        <w:t xml:space="preserve"> </w:t>
      </w:r>
      <w:r w:rsidR="00E0298F" w:rsidRPr="00FB7290">
        <w:rPr>
          <w:highlight w:val="yellow"/>
        </w:rPr>
        <w:t>°C in 5% CO</w:t>
      </w:r>
      <w:r w:rsidR="00E0298F" w:rsidRPr="00FB7290">
        <w:rPr>
          <w:highlight w:val="yellow"/>
          <w:vertAlign w:val="subscript"/>
        </w:rPr>
        <w:t xml:space="preserve">2 </w:t>
      </w:r>
      <w:r w:rsidR="00F573B8" w:rsidRPr="00FB7290">
        <w:rPr>
          <w:highlight w:val="yellow"/>
        </w:rPr>
        <w:t>for 3</w:t>
      </w:r>
      <w:r w:rsidR="00813D20" w:rsidRPr="00FB7290">
        <w:rPr>
          <w:highlight w:val="yellow"/>
        </w:rPr>
        <w:t xml:space="preserve"> </w:t>
      </w:r>
      <w:r w:rsidR="00FB7290">
        <w:rPr>
          <w:highlight w:val="yellow"/>
        </w:rPr>
        <w:t>h</w:t>
      </w:r>
      <w:r w:rsidR="00813D20" w:rsidRPr="00FB7290">
        <w:rPr>
          <w:highlight w:val="yellow"/>
        </w:rPr>
        <w:t>.</w:t>
      </w:r>
      <w:r w:rsidR="00E0298F" w:rsidRPr="00FB7290">
        <w:rPr>
          <w:highlight w:val="yellow"/>
        </w:rPr>
        <w:t xml:space="preserve"> </w:t>
      </w:r>
    </w:p>
    <w:p w14:paraId="364D6F5B" w14:textId="77777777" w:rsidR="00271AA4" w:rsidRPr="00FB7290" w:rsidRDefault="00271AA4" w:rsidP="00A4792B">
      <w:pPr>
        <w:widowControl/>
        <w:rPr>
          <w:highlight w:val="yellow"/>
        </w:rPr>
      </w:pPr>
    </w:p>
    <w:p w14:paraId="322741BE" w14:textId="15E4B621" w:rsidR="00E917EE" w:rsidRPr="00FB7290" w:rsidRDefault="00943468" w:rsidP="00A4792B">
      <w:pPr>
        <w:widowControl/>
        <w:rPr>
          <w:highlight w:val="yellow"/>
        </w:rPr>
      </w:pPr>
      <w:r w:rsidRPr="00FB7290">
        <w:rPr>
          <w:highlight w:val="yellow"/>
        </w:rPr>
        <w:t>3.</w:t>
      </w:r>
      <w:r w:rsidR="00F25537">
        <w:rPr>
          <w:highlight w:val="yellow"/>
        </w:rPr>
        <w:t>9</w:t>
      </w:r>
      <w:r w:rsidR="00271AA4" w:rsidRPr="00FB7290">
        <w:rPr>
          <w:highlight w:val="yellow"/>
        </w:rPr>
        <w:t xml:space="preserve">) </w:t>
      </w:r>
      <w:r w:rsidR="00FE714C" w:rsidRPr="00FB7290">
        <w:rPr>
          <w:highlight w:val="yellow"/>
        </w:rPr>
        <w:t>Scrape the cells from the bottom of the well</w:t>
      </w:r>
      <w:r w:rsidR="00271AA4" w:rsidRPr="00FB7290">
        <w:rPr>
          <w:highlight w:val="yellow"/>
        </w:rPr>
        <w:t xml:space="preserve"> using a 1000 </w:t>
      </w:r>
      <w:r w:rsidR="00F25537">
        <w:rPr>
          <w:highlight w:val="yellow"/>
        </w:rPr>
        <w:t>µ</w:t>
      </w:r>
      <w:r w:rsidR="005A1F8C" w:rsidRPr="00FB7290">
        <w:rPr>
          <w:highlight w:val="yellow"/>
        </w:rPr>
        <w:t>L</w:t>
      </w:r>
      <w:r w:rsidR="00271AA4" w:rsidRPr="00FB7290">
        <w:rPr>
          <w:highlight w:val="yellow"/>
        </w:rPr>
        <w:t xml:space="preserve"> pipet tip</w:t>
      </w:r>
      <w:r w:rsidR="009B6B63" w:rsidRPr="00FB7290">
        <w:rPr>
          <w:highlight w:val="yellow"/>
        </w:rPr>
        <w:t xml:space="preserve"> attached to a </w:t>
      </w:r>
      <w:r w:rsidR="00F25537">
        <w:rPr>
          <w:highlight w:val="yellow"/>
        </w:rPr>
        <w:t>P</w:t>
      </w:r>
      <w:r w:rsidR="009B6B63" w:rsidRPr="00FB7290">
        <w:rPr>
          <w:highlight w:val="yellow"/>
        </w:rPr>
        <w:t>1000 micropipett</w:t>
      </w:r>
      <w:r w:rsidR="00F25537">
        <w:rPr>
          <w:highlight w:val="yellow"/>
        </w:rPr>
        <w:t>e</w:t>
      </w:r>
      <w:r w:rsidR="009B6B63" w:rsidRPr="00FB7290">
        <w:rPr>
          <w:highlight w:val="yellow"/>
        </w:rPr>
        <w:t>.</w:t>
      </w:r>
      <w:r w:rsidR="00F25537">
        <w:rPr>
          <w:highlight w:val="yellow"/>
        </w:rPr>
        <w:t xml:space="preserve"> </w:t>
      </w:r>
      <w:r w:rsidR="009B6B63" w:rsidRPr="00FB7290">
        <w:rPr>
          <w:highlight w:val="yellow"/>
        </w:rPr>
        <w:t xml:space="preserve">Transfer </w:t>
      </w:r>
      <w:r w:rsidR="00E0298F" w:rsidRPr="00FB7290">
        <w:rPr>
          <w:highlight w:val="yellow"/>
        </w:rPr>
        <w:t xml:space="preserve">the </w:t>
      </w:r>
      <w:r w:rsidR="00FE714C" w:rsidRPr="00FB7290">
        <w:rPr>
          <w:highlight w:val="yellow"/>
        </w:rPr>
        <w:t xml:space="preserve">medium </w:t>
      </w:r>
      <w:r w:rsidR="009B6B63" w:rsidRPr="00FB7290">
        <w:rPr>
          <w:highlight w:val="yellow"/>
        </w:rPr>
        <w:t>containing the cells using the same 1000</w:t>
      </w:r>
      <w:r w:rsidR="00F25537">
        <w:rPr>
          <w:highlight w:val="yellow"/>
        </w:rPr>
        <w:t>-µ</w:t>
      </w:r>
      <w:r w:rsidR="009B6B63" w:rsidRPr="00FB7290">
        <w:rPr>
          <w:highlight w:val="yellow"/>
        </w:rPr>
        <w:t>L pipet tip to a 15-mL tube.</w:t>
      </w:r>
    </w:p>
    <w:p w14:paraId="2360F8BD" w14:textId="77777777" w:rsidR="00E917EE" w:rsidRPr="00FB7290" w:rsidRDefault="00E917EE" w:rsidP="00A4792B">
      <w:pPr>
        <w:widowControl/>
        <w:rPr>
          <w:highlight w:val="yellow"/>
        </w:rPr>
      </w:pPr>
    </w:p>
    <w:p w14:paraId="484209B6" w14:textId="6C0124C3" w:rsidR="00B062F6" w:rsidRPr="00FB7290" w:rsidRDefault="00943468" w:rsidP="00A4792B">
      <w:pPr>
        <w:widowControl/>
        <w:rPr>
          <w:highlight w:val="yellow"/>
        </w:rPr>
      </w:pPr>
      <w:r w:rsidRPr="00FB7290">
        <w:rPr>
          <w:highlight w:val="yellow"/>
        </w:rPr>
        <w:t>3.</w:t>
      </w:r>
      <w:r w:rsidR="00F25537">
        <w:rPr>
          <w:highlight w:val="yellow"/>
        </w:rPr>
        <w:t>10</w:t>
      </w:r>
      <w:r w:rsidR="00E917EE" w:rsidRPr="00FB7290">
        <w:rPr>
          <w:highlight w:val="yellow"/>
        </w:rPr>
        <w:t xml:space="preserve">) </w:t>
      </w:r>
      <w:r w:rsidR="00BC150A" w:rsidRPr="00FB7290">
        <w:rPr>
          <w:highlight w:val="yellow"/>
        </w:rPr>
        <w:t xml:space="preserve">Pellet the cells via centrifugation </w:t>
      </w:r>
      <w:r w:rsidR="00FE714C" w:rsidRPr="00FB7290">
        <w:rPr>
          <w:highlight w:val="yellow"/>
        </w:rPr>
        <w:t xml:space="preserve">at </w:t>
      </w:r>
      <w:r w:rsidR="00E917EE" w:rsidRPr="00FB7290">
        <w:rPr>
          <w:highlight w:val="yellow"/>
        </w:rPr>
        <w:t xml:space="preserve">167 </w:t>
      </w:r>
      <w:r w:rsidR="00BC150A" w:rsidRPr="00FB7290">
        <w:rPr>
          <w:highlight w:val="yellow"/>
        </w:rPr>
        <w:t xml:space="preserve">x </w:t>
      </w:r>
      <w:r w:rsidR="00E917EE" w:rsidRPr="00FB7290">
        <w:rPr>
          <w:highlight w:val="yellow"/>
        </w:rPr>
        <w:t>g</w:t>
      </w:r>
      <w:r w:rsidR="00FE714C" w:rsidRPr="00FB7290">
        <w:rPr>
          <w:highlight w:val="yellow"/>
        </w:rPr>
        <w:t xml:space="preserve"> for </w:t>
      </w:r>
      <w:r w:rsidR="00B10B18" w:rsidRPr="00FB7290">
        <w:rPr>
          <w:highlight w:val="yellow"/>
        </w:rPr>
        <w:t xml:space="preserve">5 </w:t>
      </w:r>
      <w:r w:rsidR="00FE714C" w:rsidRPr="00FB7290">
        <w:rPr>
          <w:highlight w:val="yellow"/>
        </w:rPr>
        <w:t>min</w:t>
      </w:r>
      <w:r w:rsidR="009B6B63" w:rsidRPr="00FB7290">
        <w:rPr>
          <w:highlight w:val="yellow"/>
        </w:rPr>
        <w:t xml:space="preserve"> at room temperature</w:t>
      </w:r>
      <w:r w:rsidR="00FE714C" w:rsidRPr="00FB7290">
        <w:rPr>
          <w:highlight w:val="yellow"/>
        </w:rPr>
        <w:t>. Remove the supernatant and wash the cell pellet</w:t>
      </w:r>
      <w:r w:rsidR="00E0298F" w:rsidRPr="00FB7290">
        <w:rPr>
          <w:highlight w:val="yellow"/>
        </w:rPr>
        <w:t xml:space="preserve"> with </w:t>
      </w:r>
      <w:r w:rsidR="00B062F6" w:rsidRPr="00FB7290">
        <w:rPr>
          <w:highlight w:val="yellow"/>
        </w:rPr>
        <w:t>5 m</w:t>
      </w:r>
      <w:r w:rsidR="005A1F8C" w:rsidRPr="00FB7290">
        <w:rPr>
          <w:highlight w:val="yellow"/>
        </w:rPr>
        <w:t>L</w:t>
      </w:r>
      <w:r w:rsidR="00FE714C" w:rsidRPr="00FB7290">
        <w:rPr>
          <w:highlight w:val="yellow"/>
        </w:rPr>
        <w:t xml:space="preserve"> of </w:t>
      </w:r>
      <w:r w:rsidR="00E0298F" w:rsidRPr="00FB7290">
        <w:rPr>
          <w:highlight w:val="yellow"/>
        </w:rPr>
        <w:t xml:space="preserve">PBS. </w:t>
      </w:r>
    </w:p>
    <w:p w14:paraId="701C5990" w14:textId="77777777" w:rsidR="00B062F6" w:rsidRPr="00FB7290" w:rsidRDefault="00B062F6" w:rsidP="00A4792B">
      <w:pPr>
        <w:widowControl/>
        <w:rPr>
          <w:highlight w:val="yellow"/>
        </w:rPr>
      </w:pPr>
    </w:p>
    <w:p w14:paraId="213DBB40" w14:textId="0FBF32C3" w:rsidR="00E0298F" w:rsidRPr="00FB7290" w:rsidRDefault="00943468" w:rsidP="00A4792B">
      <w:pPr>
        <w:widowControl/>
      </w:pPr>
      <w:r w:rsidRPr="00FB7290">
        <w:rPr>
          <w:highlight w:val="yellow"/>
        </w:rPr>
        <w:t>3.9</w:t>
      </w:r>
      <w:r w:rsidR="00B062F6" w:rsidRPr="00FB7290">
        <w:rPr>
          <w:highlight w:val="yellow"/>
        </w:rPr>
        <w:t xml:space="preserve">) Pellet the cells a second time </w:t>
      </w:r>
      <w:r w:rsidR="00F25537">
        <w:rPr>
          <w:highlight w:val="yellow"/>
        </w:rPr>
        <w:t xml:space="preserve">at </w:t>
      </w:r>
      <w:r w:rsidR="00B062F6" w:rsidRPr="00FB7290">
        <w:rPr>
          <w:highlight w:val="yellow"/>
        </w:rPr>
        <w:t xml:space="preserve">167 x g for </w:t>
      </w:r>
      <w:r w:rsidR="00B10B18" w:rsidRPr="00FB7290">
        <w:rPr>
          <w:highlight w:val="yellow"/>
        </w:rPr>
        <w:t>5</w:t>
      </w:r>
      <w:r w:rsidR="00B062F6" w:rsidRPr="00FB7290">
        <w:rPr>
          <w:highlight w:val="yellow"/>
        </w:rPr>
        <w:t xml:space="preserve"> min, r</w:t>
      </w:r>
      <w:r w:rsidR="00231B52" w:rsidRPr="00FB7290">
        <w:rPr>
          <w:highlight w:val="yellow"/>
        </w:rPr>
        <w:t>emove the supernatant</w:t>
      </w:r>
      <w:r w:rsidR="00B062F6" w:rsidRPr="00FB7290">
        <w:rPr>
          <w:highlight w:val="yellow"/>
        </w:rPr>
        <w:t>,</w:t>
      </w:r>
      <w:r w:rsidR="00231B52" w:rsidRPr="00FB7290">
        <w:rPr>
          <w:highlight w:val="yellow"/>
        </w:rPr>
        <w:t xml:space="preserve"> and add 6</w:t>
      </w:r>
      <w:r w:rsidR="00E0298F" w:rsidRPr="00FB7290">
        <w:rPr>
          <w:highlight w:val="yellow"/>
        </w:rPr>
        <w:t xml:space="preserve">00 </w:t>
      </w:r>
      <w:r w:rsidR="00F25537">
        <w:rPr>
          <w:highlight w:val="yellow"/>
        </w:rPr>
        <w:t>µ</w:t>
      </w:r>
      <w:r w:rsidR="005A1F8C" w:rsidRPr="00FB7290">
        <w:rPr>
          <w:highlight w:val="yellow"/>
        </w:rPr>
        <w:t>L</w:t>
      </w:r>
      <w:r w:rsidR="00E0298F" w:rsidRPr="00FB7290">
        <w:rPr>
          <w:highlight w:val="yellow"/>
        </w:rPr>
        <w:t xml:space="preserve"> of </w:t>
      </w:r>
      <w:r w:rsidR="00F25537">
        <w:rPr>
          <w:highlight w:val="yellow"/>
        </w:rPr>
        <w:t>lysis b</w:t>
      </w:r>
      <w:r w:rsidR="0034256A" w:rsidRPr="00FB7290">
        <w:rPr>
          <w:highlight w:val="yellow"/>
        </w:rPr>
        <w:t>uffer</w:t>
      </w:r>
      <w:r w:rsidR="00E0298F" w:rsidRPr="00FB7290">
        <w:rPr>
          <w:highlight w:val="yellow"/>
        </w:rPr>
        <w:t xml:space="preserve"> </w:t>
      </w:r>
      <w:r w:rsidR="002E73EB" w:rsidRPr="00FB7290">
        <w:rPr>
          <w:highlight w:val="yellow"/>
        </w:rPr>
        <w:t xml:space="preserve">to the cell pellet </w:t>
      </w:r>
      <w:proofErr w:type="gramStart"/>
      <w:r w:rsidR="002E73EB" w:rsidRPr="00FB7290">
        <w:rPr>
          <w:highlight w:val="yellow"/>
        </w:rPr>
        <w:t>in order to</w:t>
      </w:r>
      <w:proofErr w:type="gramEnd"/>
      <w:r w:rsidR="002E73EB" w:rsidRPr="00FB7290">
        <w:rPr>
          <w:highlight w:val="yellow"/>
        </w:rPr>
        <w:t xml:space="preserve"> lyse the cells</w:t>
      </w:r>
      <w:r w:rsidR="00F25537">
        <w:rPr>
          <w:highlight w:val="yellow"/>
        </w:rPr>
        <w:t xml:space="preserve">. Then proceed </w:t>
      </w:r>
      <w:r w:rsidR="002E73EB" w:rsidRPr="00FB7290">
        <w:rPr>
          <w:highlight w:val="yellow"/>
        </w:rPr>
        <w:t>to RNA isolation.</w:t>
      </w:r>
      <w:r w:rsidR="002E73EB" w:rsidRPr="00FB7290">
        <w:t xml:space="preserve"> </w:t>
      </w:r>
    </w:p>
    <w:p w14:paraId="7DCC85C9" w14:textId="77777777" w:rsidR="002E73EB" w:rsidRPr="00FB7290" w:rsidRDefault="002E73EB" w:rsidP="00A4792B">
      <w:pPr>
        <w:widowControl/>
      </w:pPr>
    </w:p>
    <w:p w14:paraId="62AEAC54" w14:textId="6DA833D1" w:rsidR="00E0298F" w:rsidRPr="00FB7290" w:rsidRDefault="002E73EB" w:rsidP="00A4792B">
      <w:pPr>
        <w:widowControl/>
        <w:rPr>
          <w:b/>
        </w:rPr>
      </w:pPr>
      <w:r w:rsidRPr="0009302B">
        <w:rPr>
          <w:b/>
          <w:highlight w:val="yellow"/>
        </w:rPr>
        <w:t xml:space="preserve">4. </w:t>
      </w:r>
      <w:r w:rsidR="00E0298F" w:rsidRPr="0009302B">
        <w:rPr>
          <w:b/>
          <w:highlight w:val="yellow"/>
        </w:rPr>
        <w:t xml:space="preserve">RNA </w:t>
      </w:r>
      <w:r w:rsidR="0008334A" w:rsidRPr="0009302B">
        <w:rPr>
          <w:b/>
          <w:highlight w:val="yellow"/>
        </w:rPr>
        <w:t>Isolation</w:t>
      </w:r>
      <w:r w:rsidR="00BA64B0" w:rsidRPr="0009302B">
        <w:rPr>
          <w:b/>
          <w:highlight w:val="yellow"/>
        </w:rPr>
        <w:t xml:space="preserve"> and</w:t>
      </w:r>
      <w:r w:rsidR="0008334A" w:rsidRPr="0009302B">
        <w:rPr>
          <w:b/>
          <w:highlight w:val="yellow"/>
        </w:rPr>
        <w:t xml:space="preserve"> cDNA S</w:t>
      </w:r>
      <w:r w:rsidR="00EA3106" w:rsidRPr="0009302B">
        <w:rPr>
          <w:b/>
          <w:highlight w:val="yellow"/>
        </w:rPr>
        <w:t>ynthesis</w:t>
      </w:r>
    </w:p>
    <w:p w14:paraId="428FA05A" w14:textId="77777777" w:rsidR="009139E4" w:rsidRPr="00FB7290" w:rsidRDefault="009139E4" w:rsidP="00A4792B">
      <w:pPr>
        <w:widowControl/>
      </w:pPr>
    </w:p>
    <w:p w14:paraId="361AE2AF" w14:textId="4EA7A14C" w:rsidR="00334044" w:rsidRPr="00FB7290" w:rsidRDefault="009139E4" w:rsidP="00A4792B">
      <w:pPr>
        <w:widowControl/>
      </w:pPr>
      <w:r w:rsidRPr="0009302B">
        <w:rPr>
          <w:highlight w:val="yellow"/>
        </w:rPr>
        <w:t xml:space="preserve">4.1) </w:t>
      </w:r>
      <w:r w:rsidR="00EA3106" w:rsidRPr="0009302B">
        <w:rPr>
          <w:highlight w:val="yellow"/>
        </w:rPr>
        <w:t xml:space="preserve">Isolate </w:t>
      </w:r>
      <w:r w:rsidR="00E0298F" w:rsidRPr="0009302B">
        <w:rPr>
          <w:highlight w:val="yellow"/>
        </w:rPr>
        <w:t>RNA from splenocytes us</w:t>
      </w:r>
      <w:r w:rsidR="00EA3106" w:rsidRPr="0009302B">
        <w:rPr>
          <w:highlight w:val="yellow"/>
        </w:rPr>
        <w:t xml:space="preserve">ing the </w:t>
      </w:r>
      <w:r w:rsidR="00AD3A51" w:rsidRPr="0009302B">
        <w:rPr>
          <w:highlight w:val="yellow"/>
        </w:rPr>
        <w:t>RNA extraction kit</w:t>
      </w:r>
      <w:r w:rsidR="0089331C" w:rsidRPr="0009302B">
        <w:rPr>
          <w:highlight w:val="yellow"/>
        </w:rPr>
        <w:t xml:space="preserve"> according to manufacturer’s instructions</w:t>
      </w:r>
      <w:r w:rsidR="00AD3A51" w:rsidRPr="0009302B">
        <w:rPr>
          <w:highlight w:val="yellow"/>
        </w:rPr>
        <w:t xml:space="preserve"> and perform t</w:t>
      </w:r>
      <w:r w:rsidR="00433C9B" w:rsidRPr="0009302B">
        <w:rPr>
          <w:highlight w:val="yellow"/>
        </w:rPr>
        <w:t>he ‘optional’ on-column DNA digestion.</w:t>
      </w:r>
      <w:r w:rsidR="00433C9B" w:rsidRPr="00FB7290">
        <w:t xml:space="preserve"> </w:t>
      </w:r>
    </w:p>
    <w:p w14:paraId="3CBE58A7" w14:textId="77777777" w:rsidR="00334044" w:rsidRPr="00FB7290" w:rsidRDefault="00334044" w:rsidP="00A4792B">
      <w:pPr>
        <w:widowControl/>
      </w:pPr>
    </w:p>
    <w:p w14:paraId="00A83C07" w14:textId="32EA396F" w:rsidR="0088005D" w:rsidRPr="00FB7290" w:rsidRDefault="00E86942" w:rsidP="00A4792B">
      <w:pPr>
        <w:widowControl/>
      </w:pPr>
      <w:r w:rsidRPr="00FB7290">
        <w:lastRenderedPageBreak/>
        <w:t xml:space="preserve">4.2) </w:t>
      </w:r>
      <w:r w:rsidR="00924CD7" w:rsidRPr="00FB7290">
        <w:t xml:space="preserve">Prior to cDNA synthesis, </w:t>
      </w:r>
      <w:r w:rsidR="00F25537">
        <w:t xml:space="preserve">determine </w:t>
      </w:r>
      <w:r w:rsidR="00924CD7" w:rsidRPr="00FB7290">
        <w:t xml:space="preserve">RNA concentration using a </w:t>
      </w:r>
      <w:r w:rsidR="005A1F8C" w:rsidRPr="00FB7290">
        <w:t>microvolume spectrophotometer</w:t>
      </w:r>
      <w:r w:rsidR="00924CD7" w:rsidRPr="00FB7290">
        <w:t xml:space="preserve"> to verify </w:t>
      </w:r>
      <w:r w:rsidR="00F25537">
        <w:t xml:space="preserve">that </w:t>
      </w:r>
      <w:r w:rsidR="00924CD7" w:rsidRPr="00FB7290">
        <w:t>the concentration is within the optimal RNA range</w:t>
      </w:r>
      <w:r w:rsidR="00DC34FC" w:rsidRPr="00FB7290">
        <w:t xml:space="preserve"> (up to 2 </w:t>
      </w:r>
      <w:r w:rsidR="00F25537">
        <w:t>µ</w:t>
      </w:r>
      <w:r w:rsidR="00DC34FC" w:rsidRPr="00FB7290">
        <w:t>g)</w:t>
      </w:r>
      <w:r w:rsidR="00924CD7" w:rsidRPr="00FB7290">
        <w:t xml:space="preserve"> of the cDNA synthesis kit. </w:t>
      </w:r>
    </w:p>
    <w:p w14:paraId="3AE68055" w14:textId="77777777" w:rsidR="0088005D" w:rsidRPr="00FB7290" w:rsidRDefault="0088005D" w:rsidP="00A4792B">
      <w:pPr>
        <w:widowControl/>
      </w:pPr>
    </w:p>
    <w:p w14:paraId="20541D64" w14:textId="7324D807" w:rsidR="00334044" w:rsidRPr="0009302B" w:rsidRDefault="0088005D" w:rsidP="00A4792B">
      <w:pPr>
        <w:widowControl/>
        <w:rPr>
          <w:highlight w:val="yellow"/>
        </w:rPr>
      </w:pPr>
      <w:r w:rsidRPr="00FB7290">
        <w:t xml:space="preserve">4.3) </w:t>
      </w:r>
      <w:r w:rsidR="00334044" w:rsidRPr="0009302B">
        <w:rPr>
          <w:highlight w:val="yellow"/>
        </w:rPr>
        <w:t xml:space="preserve">Synthesize </w:t>
      </w:r>
      <w:r w:rsidR="00E0298F" w:rsidRPr="0009302B">
        <w:rPr>
          <w:highlight w:val="yellow"/>
        </w:rPr>
        <w:t>cDNA</w:t>
      </w:r>
      <w:r w:rsidR="00294901" w:rsidRPr="0009302B">
        <w:rPr>
          <w:highlight w:val="yellow"/>
        </w:rPr>
        <w:t xml:space="preserve"> </w:t>
      </w:r>
      <w:r w:rsidR="00294901" w:rsidRPr="0009302B">
        <w:rPr>
          <w:highlight w:val="yellow"/>
        </w:rPr>
        <w:t>(</w:t>
      </w:r>
      <w:r w:rsidR="00294901" w:rsidRPr="0009302B">
        <w:rPr>
          <w:highlight w:val="yellow"/>
        </w:rPr>
        <w:t xml:space="preserve">to </w:t>
      </w:r>
      <w:proofErr w:type="gramStart"/>
      <w:r w:rsidR="00294901" w:rsidRPr="0009302B">
        <w:rPr>
          <w:highlight w:val="yellow"/>
        </w:rPr>
        <w:t>be used</w:t>
      </w:r>
      <w:proofErr w:type="gramEnd"/>
      <w:r w:rsidR="00294901" w:rsidRPr="0009302B">
        <w:rPr>
          <w:highlight w:val="yellow"/>
        </w:rPr>
        <w:t xml:space="preserve"> for the standard curve</w:t>
      </w:r>
      <w:r w:rsidR="00294901" w:rsidRPr="0009302B">
        <w:rPr>
          <w:highlight w:val="yellow"/>
        </w:rPr>
        <w:t>)</w:t>
      </w:r>
      <w:r w:rsidR="00E0298F" w:rsidRPr="0009302B">
        <w:rPr>
          <w:highlight w:val="yellow"/>
        </w:rPr>
        <w:t xml:space="preserve"> </w:t>
      </w:r>
      <w:r w:rsidR="00252957" w:rsidRPr="0009302B">
        <w:rPr>
          <w:highlight w:val="yellow"/>
        </w:rPr>
        <w:t xml:space="preserve">for each of the samples </w:t>
      </w:r>
      <w:r w:rsidR="00E0298F" w:rsidRPr="0009302B">
        <w:rPr>
          <w:highlight w:val="yellow"/>
        </w:rPr>
        <w:t>using the reverse transcrip</w:t>
      </w:r>
      <w:r w:rsidR="00334044" w:rsidRPr="0009302B">
        <w:rPr>
          <w:highlight w:val="yellow"/>
        </w:rPr>
        <w:t>tion kit</w:t>
      </w:r>
      <w:r w:rsidR="00042657" w:rsidRPr="0009302B">
        <w:rPr>
          <w:highlight w:val="yellow"/>
        </w:rPr>
        <w:t xml:space="preserve"> according to manufacturer’</w:t>
      </w:r>
      <w:r w:rsidR="00252957" w:rsidRPr="0009302B">
        <w:rPr>
          <w:highlight w:val="yellow"/>
        </w:rPr>
        <w:t>s instructions.</w:t>
      </w:r>
      <w:r w:rsidR="00042657" w:rsidRPr="0009302B">
        <w:rPr>
          <w:highlight w:val="yellow"/>
        </w:rPr>
        <w:t xml:space="preserve"> </w:t>
      </w:r>
      <w:r w:rsidR="00F25537" w:rsidRPr="0009302B">
        <w:rPr>
          <w:highlight w:val="yellow"/>
        </w:rPr>
        <w:t xml:space="preserve">Use </w:t>
      </w:r>
      <w:r w:rsidR="00924CD7" w:rsidRPr="0009302B">
        <w:rPr>
          <w:highlight w:val="yellow"/>
        </w:rPr>
        <w:t xml:space="preserve">10 </w:t>
      </w:r>
      <w:r w:rsidR="00F25537" w:rsidRPr="0009302B">
        <w:rPr>
          <w:highlight w:val="yellow"/>
        </w:rPr>
        <w:t>µ</w:t>
      </w:r>
      <w:r w:rsidR="005A1F8C" w:rsidRPr="0009302B">
        <w:rPr>
          <w:highlight w:val="yellow"/>
        </w:rPr>
        <w:t>L</w:t>
      </w:r>
      <w:r w:rsidR="00924CD7" w:rsidRPr="0009302B">
        <w:rPr>
          <w:highlight w:val="yellow"/>
        </w:rPr>
        <w:t xml:space="preserve"> of RNA for each of the samples in a 20 </w:t>
      </w:r>
      <w:r w:rsidR="00F25537" w:rsidRPr="0009302B">
        <w:rPr>
          <w:highlight w:val="yellow"/>
        </w:rPr>
        <w:t>µ</w:t>
      </w:r>
      <w:r w:rsidR="005A1F8C" w:rsidRPr="0009302B">
        <w:rPr>
          <w:highlight w:val="yellow"/>
        </w:rPr>
        <w:t>L</w:t>
      </w:r>
      <w:r w:rsidR="00924CD7" w:rsidRPr="0009302B">
        <w:rPr>
          <w:highlight w:val="yellow"/>
        </w:rPr>
        <w:t xml:space="preserve"> total reaction volume. </w:t>
      </w:r>
    </w:p>
    <w:p w14:paraId="36DABB1A" w14:textId="77777777" w:rsidR="00502FA3" w:rsidRPr="0009302B" w:rsidRDefault="00502FA3" w:rsidP="00A4792B">
      <w:pPr>
        <w:widowControl/>
        <w:rPr>
          <w:highlight w:val="yellow"/>
        </w:rPr>
      </w:pPr>
    </w:p>
    <w:p w14:paraId="52A60D63" w14:textId="6331DB86" w:rsidR="004C544C" w:rsidRPr="0009302B" w:rsidRDefault="00E86942" w:rsidP="00A4792B">
      <w:pPr>
        <w:widowControl/>
        <w:rPr>
          <w:highlight w:val="yellow"/>
        </w:rPr>
      </w:pPr>
      <w:r w:rsidRPr="0009302B">
        <w:rPr>
          <w:highlight w:val="yellow"/>
        </w:rPr>
        <w:t>4.</w:t>
      </w:r>
      <w:r w:rsidR="00294901" w:rsidRPr="0009302B">
        <w:rPr>
          <w:highlight w:val="yellow"/>
        </w:rPr>
        <w:t xml:space="preserve">3.1) </w:t>
      </w:r>
      <w:r w:rsidR="00F25537" w:rsidRPr="0009302B">
        <w:rPr>
          <w:highlight w:val="yellow"/>
        </w:rPr>
        <w:t>U</w:t>
      </w:r>
      <w:r w:rsidR="00F25537" w:rsidRPr="0009302B">
        <w:rPr>
          <w:highlight w:val="yellow"/>
        </w:rPr>
        <w:t>s</w:t>
      </w:r>
      <w:r w:rsidR="00294901" w:rsidRPr="0009302B">
        <w:rPr>
          <w:highlight w:val="yellow"/>
        </w:rPr>
        <w:t>e</w:t>
      </w:r>
      <w:r w:rsidR="00F25537" w:rsidRPr="0009302B">
        <w:rPr>
          <w:highlight w:val="yellow"/>
        </w:rPr>
        <w:t xml:space="preserve"> a </w:t>
      </w:r>
      <w:r w:rsidR="00F25537" w:rsidRPr="0009302B">
        <w:rPr>
          <w:highlight w:val="yellow"/>
        </w:rPr>
        <w:t>P</w:t>
      </w:r>
      <w:r w:rsidR="00F25537" w:rsidRPr="0009302B">
        <w:rPr>
          <w:highlight w:val="yellow"/>
        </w:rPr>
        <w:t xml:space="preserve">100 or </w:t>
      </w:r>
      <w:r w:rsidR="00F25537" w:rsidRPr="0009302B">
        <w:rPr>
          <w:highlight w:val="yellow"/>
        </w:rPr>
        <w:t>P</w:t>
      </w:r>
      <w:r w:rsidR="00F25537" w:rsidRPr="0009302B">
        <w:rPr>
          <w:highlight w:val="yellow"/>
        </w:rPr>
        <w:t>200 micropipett</w:t>
      </w:r>
      <w:r w:rsidR="00F25537" w:rsidRPr="0009302B">
        <w:rPr>
          <w:highlight w:val="yellow"/>
        </w:rPr>
        <w:t>e to p</w:t>
      </w:r>
      <w:r w:rsidRPr="0009302B">
        <w:rPr>
          <w:highlight w:val="yellow"/>
        </w:rPr>
        <w:t xml:space="preserve">ool </w:t>
      </w:r>
      <w:r w:rsidR="00F9224A" w:rsidRPr="0009302B">
        <w:rPr>
          <w:highlight w:val="yellow"/>
        </w:rPr>
        <w:t xml:space="preserve">mRNA from </w:t>
      </w:r>
      <w:r w:rsidR="00C471A3" w:rsidRPr="0009302B">
        <w:rPr>
          <w:highlight w:val="yellow"/>
        </w:rPr>
        <w:t>a few control samples (</w:t>
      </w:r>
      <w:r w:rsidR="00FB7290" w:rsidRPr="0009302B">
        <w:rPr>
          <w:i/>
          <w:highlight w:val="yellow"/>
        </w:rPr>
        <w:t>e.g.,</w:t>
      </w:r>
      <w:r w:rsidR="00C471A3" w:rsidRPr="0009302B">
        <w:rPr>
          <w:i/>
          <w:highlight w:val="yellow"/>
        </w:rPr>
        <w:t xml:space="preserve"> </w:t>
      </w:r>
      <w:r w:rsidR="00C471A3" w:rsidRPr="0009302B">
        <w:rPr>
          <w:highlight w:val="yellow"/>
        </w:rPr>
        <w:t xml:space="preserve">5 </w:t>
      </w:r>
      <w:r w:rsidR="00F25537" w:rsidRPr="0009302B">
        <w:rPr>
          <w:highlight w:val="yellow"/>
        </w:rPr>
        <w:t>µ</w:t>
      </w:r>
      <w:r w:rsidR="005A1F8C" w:rsidRPr="0009302B">
        <w:rPr>
          <w:highlight w:val="yellow"/>
        </w:rPr>
        <w:t>L</w:t>
      </w:r>
      <w:r w:rsidR="00C471A3" w:rsidRPr="0009302B">
        <w:rPr>
          <w:highlight w:val="yellow"/>
        </w:rPr>
        <w:t xml:space="preserve"> from 2 samples for a total of 10 </w:t>
      </w:r>
      <w:r w:rsidR="00F25537" w:rsidRPr="0009302B">
        <w:rPr>
          <w:highlight w:val="yellow"/>
        </w:rPr>
        <w:t>µ</w:t>
      </w:r>
      <w:r w:rsidR="005A1F8C" w:rsidRPr="0009302B">
        <w:rPr>
          <w:highlight w:val="yellow"/>
        </w:rPr>
        <w:t>L</w:t>
      </w:r>
      <w:r w:rsidR="00150ADD" w:rsidRPr="0009302B">
        <w:rPr>
          <w:highlight w:val="yellow"/>
        </w:rPr>
        <w:t>)</w:t>
      </w:r>
      <w:r w:rsidR="0010379D" w:rsidRPr="0009302B">
        <w:rPr>
          <w:highlight w:val="yellow"/>
        </w:rPr>
        <w:t xml:space="preserve"> into a 0.5</w:t>
      </w:r>
      <w:r w:rsidR="00F25537" w:rsidRPr="0009302B">
        <w:rPr>
          <w:highlight w:val="yellow"/>
        </w:rPr>
        <w:t>-</w:t>
      </w:r>
      <w:r w:rsidR="0010379D" w:rsidRPr="0009302B">
        <w:rPr>
          <w:highlight w:val="yellow"/>
        </w:rPr>
        <w:t>m</w:t>
      </w:r>
      <w:r w:rsidR="005A1F8C" w:rsidRPr="0009302B">
        <w:rPr>
          <w:highlight w:val="yellow"/>
        </w:rPr>
        <w:t>L</w:t>
      </w:r>
      <w:r w:rsidR="0010379D" w:rsidRPr="0009302B">
        <w:rPr>
          <w:highlight w:val="yellow"/>
        </w:rPr>
        <w:t xml:space="preserve"> tube</w:t>
      </w:r>
      <w:r w:rsidR="004C544C" w:rsidRPr="0009302B">
        <w:rPr>
          <w:highlight w:val="yellow"/>
        </w:rPr>
        <w:t xml:space="preserve"> to prepare the cDNA</w:t>
      </w:r>
      <w:r w:rsidR="00294901" w:rsidRPr="0009302B">
        <w:rPr>
          <w:highlight w:val="yellow"/>
        </w:rPr>
        <w:t>.</w:t>
      </w:r>
    </w:p>
    <w:p w14:paraId="2EC3BA82" w14:textId="77777777" w:rsidR="00F25537" w:rsidRPr="0009302B" w:rsidRDefault="00F25537" w:rsidP="00A4792B">
      <w:pPr>
        <w:widowControl/>
        <w:rPr>
          <w:highlight w:val="yellow"/>
        </w:rPr>
      </w:pPr>
    </w:p>
    <w:p w14:paraId="6E0F3996" w14:textId="7DB93B2D" w:rsidR="00E7718D" w:rsidRPr="0009302B" w:rsidRDefault="004C544C" w:rsidP="00A4792B">
      <w:pPr>
        <w:widowControl/>
        <w:rPr>
          <w:highlight w:val="yellow"/>
        </w:rPr>
      </w:pPr>
      <w:r w:rsidRPr="0009302B">
        <w:rPr>
          <w:highlight w:val="yellow"/>
        </w:rPr>
        <w:t>4.</w:t>
      </w:r>
      <w:r w:rsidR="00294901" w:rsidRPr="0009302B">
        <w:rPr>
          <w:highlight w:val="yellow"/>
        </w:rPr>
        <w:t>3.2</w:t>
      </w:r>
      <w:r w:rsidRPr="0009302B">
        <w:rPr>
          <w:highlight w:val="yellow"/>
        </w:rPr>
        <w:t>) A</w:t>
      </w:r>
      <w:r w:rsidR="00150ADD" w:rsidRPr="0009302B">
        <w:rPr>
          <w:highlight w:val="yellow"/>
        </w:rPr>
        <w:t>dd</w:t>
      </w:r>
      <w:r w:rsidR="00C471A3" w:rsidRPr="0009302B">
        <w:rPr>
          <w:highlight w:val="yellow"/>
        </w:rPr>
        <w:t xml:space="preserve"> 10 </w:t>
      </w:r>
      <w:r w:rsidR="00F25537" w:rsidRPr="0009302B">
        <w:rPr>
          <w:highlight w:val="yellow"/>
        </w:rPr>
        <w:t>µ</w:t>
      </w:r>
      <w:r w:rsidR="005A1F8C" w:rsidRPr="0009302B">
        <w:rPr>
          <w:highlight w:val="yellow"/>
        </w:rPr>
        <w:t>L</w:t>
      </w:r>
      <w:r w:rsidR="00C471A3" w:rsidRPr="0009302B">
        <w:rPr>
          <w:highlight w:val="yellow"/>
        </w:rPr>
        <w:t xml:space="preserve"> 2x reverse transcriptase </w:t>
      </w:r>
      <w:proofErr w:type="gramStart"/>
      <w:r w:rsidR="00C471A3" w:rsidRPr="0009302B">
        <w:rPr>
          <w:highlight w:val="yellow"/>
        </w:rPr>
        <w:t>master</w:t>
      </w:r>
      <w:proofErr w:type="gramEnd"/>
      <w:r w:rsidR="00C471A3" w:rsidRPr="0009302B">
        <w:rPr>
          <w:highlight w:val="yellow"/>
        </w:rPr>
        <w:t xml:space="preserve"> mix. </w:t>
      </w:r>
    </w:p>
    <w:p w14:paraId="46202083" w14:textId="77777777" w:rsidR="00294901" w:rsidRPr="0009302B" w:rsidRDefault="00294901" w:rsidP="00A4792B">
      <w:pPr>
        <w:widowControl/>
        <w:rPr>
          <w:highlight w:val="yellow"/>
        </w:rPr>
      </w:pPr>
    </w:p>
    <w:p w14:paraId="2AD1E146" w14:textId="04E61B87" w:rsidR="00E7718D" w:rsidRDefault="00E7718D" w:rsidP="00A4792B">
      <w:pPr>
        <w:widowControl/>
      </w:pPr>
      <w:r w:rsidRPr="0009302B">
        <w:rPr>
          <w:highlight w:val="yellow"/>
        </w:rPr>
        <w:t>4.</w:t>
      </w:r>
      <w:r w:rsidR="00294901" w:rsidRPr="0009302B">
        <w:rPr>
          <w:highlight w:val="yellow"/>
        </w:rPr>
        <w:t>3</w:t>
      </w:r>
      <w:r w:rsidRPr="0009302B">
        <w:rPr>
          <w:highlight w:val="yellow"/>
        </w:rPr>
        <w:t>.</w:t>
      </w:r>
      <w:r w:rsidR="00294901" w:rsidRPr="0009302B">
        <w:rPr>
          <w:highlight w:val="yellow"/>
        </w:rPr>
        <w:t>3</w:t>
      </w:r>
      <w:r w:rsidRPr="0009302B">
        <w:rPr>
          <w:highlight w:val="yellow"/>
        </w:rPr>
        <w:t>)</w:t>
      </w:r>
      <w:r w:rsidR="00294901" w:rsidRPr="0009302B">
        <w:rPr>
          <w:highlight w:val="yellow"/>
        </w:rPr>
        <w:t xml:space="preserve"> </w:t>
      </w:r>
      <w:r w:rsidR="00BC6A73" w:rsidRPr="0009302B">
        <w:rPr>
          <w:highlight w:val="yellow"/>
        </w:rPr>
        <w:t xml:space="preserve">At the completion of the reverse transcription </w:t>
      </w:r>
      <w:r w:rsidR="00294901" w:rsidRPr="0009302B">
        <w:rPr>
          <w:highlight w:val="yellow"/>
        </w:rPr>
        <w:t>(</w:t>
      </w:r>
      <w:r w:rsidR="00BC6A73" w:rsidRPr="0009302B">
        <w:rPr>
          <w:highlight w:val="yellow"/>
        </w:rPr>
        <w:t>thermocycler run</w:t>
      </w:r>
      <w:r w:rsidR="00294901" w:rsidRPr="0009302B">
        <w:rPr>
          <w:highlight w:val="yellow"/>
        </w:rPr>
        <w:t>)</w:t>
      </w:r>
      <w:r w:rsidR="00BC6A73" w:rsidRPr="0009302B">
        <w:rPr>
          <w:highlight w:val="yellow"/>
        </w:rPr>
        <w:t xml:space="preserve">, add </w:t>
      </w:r>
      <w:r w:rsidR="001A605B" w:rsidRPr="0009302B">
        <w:rPr>
          <w:highlight w:val="yellow"/>
        </w:rPr>
        <w:t>1</w:t>
      </w:r>
      <w:r w:rsidR="00BC6A73" w:rsidRPr="0009302B">
        <w:rPr>
          <w:highlight w:val="yellow"/>
        </w:rPr>
        <w:t xml:space="preserve">0 </w:t>
      </w:r>
      <w:r w:rsidR="00F25537" w:rsidRPr="0009302B">
        <w:rPr>
          <w:highlight w:val="yellow"/>
        </w:rPr>
        <w:t>µ</w:t>
      </w:r>
      <w:r w:rsidR="005A1F8C" w:rsidRPr="0009302B">
        <w:rPr>
          <w:highlight w:val="yellow"/>
        </w:rPr>
        <w:t>L</w:t>
      </w:r>
      <w:r w:rsidR="00BC6A73" w:rsidRPr="0009302B">
        <w:rPr>
          <w:highlight w:val="yellow"/>
        </w:rPr>
        <w:t xml:space="preserve"> of H</w:t>
      </w:r>
      <w:r w:rsidR="00BC6A73" w:rsidRPr="0009302B">
        <w:rPr>
          <w:highlight w:val="yellow"/>
          <w:vertAlign w:val="subscript"/>
        </w:rPr>
        <w:t>2</w:t>
      </w:r>
      <w:r w:rsidR="00BC6A73" w:rsidRPr="0009302B">
        <w:rPr>
          <w:highlight w:val="yellow"/>
        </w:rPr>
        <w:t xml:space="preserve">O </w:t>
      </w:r>
      <w:r w:rsidR="001A605B" w:rsidRPr="0009302B">
        <w:rPr>
          <w:highlight w:val="yellow"/>
        </w:rPr>
        <w:t>to the reaction tube, which will serve as the starting concentration</w:t>
      </w:r>
      <w:r w:rsidR="005951B9" w:rsidRPr="0009302B">
        <w:rPr>
          <w:highlight w:val="yellow"/>
        </w:rPr>
        <w:t xml:space="preserve"> (“1”)</w:t>
      </w:r>
      <w:r w:rsidR="001A605B" w:rsidRPr="0009302B">
        <w:rPr>
          <w:highlight w:val="yellow"/>
        </w:rPr>
        <w:t xml:space="preserve"> in the dilution series for the standard curve</w:t>
      </w:r>
      <w:r w:rsidR="00BC6A73" w:rsidRPr="0009302B">
        <w:rPr>
          <w:highlight w:val="yellow"/>
        </w:rPr>
        <w:t>.</w:t>
      </w:r>
      <w:r w:rsidR="001A605B" w:rsidRPr="00FB7290">
        <w:t xml:space="preserve"> </w:t>
      </w:r>
    </w:p>
    <w:p w14:paraId="0ABACFF4" w14:textId="77777777" w:rsidR="00294901" w:rsidRPr="00FB7290" w:rsidRDefault="00294901" w:rsidP="00A4792B">
      <w:pPr>
        <w:widowControl/>
      </w:pPr>
    </w:p>
    <w:p w14:paraId="2D2D502F" w14:textId="77777777" w:rsidR="00294901" w:rsidRDefault="00E7718D" w:rsidP="00A4792B">
      <w:pPr>
        <w:widowControl/>
      </w:pPr>
      <w:r w:rsidRPr="0009302B">
        <w:rPr>
          <w:highlight w:val="yellow"/>
        </w:rPr>
        <w:t>4.</w:t>
      </w:r>
      <w:r w:rsidR="00294901" w:rsidRPr="0009302B">
        <w:rPr>
          <w:highlight w:val="yellow"/>
        </w:rPr>
        <w:t>3.</w:t>
      </w:r>
      <w:r w:rsidRPr="0009302B">
        <w:rPr>
          <w:highlight w:val="yellow"/>
        </w:rPr>
        <w:t xml:space="preserve">4) </w:t>
      </w:r>
      <w:r w:rsidR="001A605B" w:rsidRPr="0009302B">
        <w:rPr>
          <w:highlight w:val="yellow"/>
        </w:rPr>
        <w:t>Perform a 10-fold dilution series (1 to 10</w:t>
      </w:r>
      <w:r w:rsidR="001A605B" w:rsidRPr="0009302B">
        <w:rPr>
          <w:highlight w:val="yellow"/>
          <w:vertAlign w:val="superscript"/>
        </w:rPr>
        <w:t>-4</w:t>
      </w:r>
      <w:r w:rsidR="001A605B" w:rsidRPr="0009302B">
        <w:rPr>
          <w:highlight w:val="yellow"/>
        </w:rPr>
        <w:t xml:space="preserve">) by adding 45 </w:t>
      </w:r>
      <w:r w:rsidR="00F25537" w:rsidRPr="0009302B">
        <w:rPr>
          <w:highlight w:val="yellow"/>
        </w:rPr>
        <w:t>µ</w:t>
      </w:r>
      <w:r w:rsidR="005A1F8C" w:rsidRPr="0009302B">
        <w:rPr>
          <w:highlight w:val="yellow"/>
        </w:rPr>
        <w:t>L</w:t>
      </w:r>
      <w:r w:rsidR="001A605B" w:rsidRPr="0009302B">
        <w:rPr>
          <w:highlight w:val="yellow"/>
        </w:rPr>
        <w:t xml:space="preserve"> of water </w:t>
      </w:r>
      <w:r w:rsidR="00F21943" w:rsidRPr="0009302B">
        <w:rPr>
          <w:highlight w:val="yellow"/>
        </w:rPr>
        <w:t xml:space="preserve">using a </w:t>
      </w:r>
      <w:r w:rsidR="00294901" w:rsidRPr="0009302B">
        <w:rPr>
          <w:highlight w:val="yellow"/>
        </w:rPr>
        <w:t>P</w:t>
      </w:r>
      <w:r w:rsidR="00F21943" w:rsidRPr="0009302B">
        <w:rPr>
          <w:highlight w:val="yellow"/>
        </w:rPr>
        <w:t xml:space="preserve">100 or </w:t>
      </w:r>
      <w:r w:rsidR="00294901" w:rsidRPr="0009302B">
        <w:rPr>
          <w:highlight w:val="yellow"/>
        </w:rPr>
        <w:t>P</w:t>
      </w:r>
      <w:r w:rsidR="00F21943" w:rsidRPr="0009302B">
        <w:rPr>
          <w:highlight w:val="yellow"/>
        </w:rPr>
        <w:t>200 micropipett</w:t>
      </w:r>
      <w:r w:rsidR="00294901" w:rsidRPr="0009302B">
        <w:rPr>
          <w:highlight w:val="yellow"/>
        </w:rPr>
        <w:t>e</w:t>
      </w:r>
      <w:r w:rsidR="00F21943" w:rsidRPr="0009302B">
        <w:rPr>
          <w:highlight w:val="yellow"/>
        </w:rPr>
        <w:t xml:space="preserve"> </w:t>
      </w:r>
      <w:r w:rsidR="001A605B" w:rsidRPr="0009302B">
        <w:rPr>
          <w:highlight w:val="yellow"/>
        </w:rPr>
        <w:t>into four 0.5</w:t>
      </w:r>
      <w:r w:rsidR="00294901" w:rsidRPr="0009302B">
        <w:rPr>
          <w:highlight w:val="yellow"/>
        </w:rPr>
        <w:t>-</w:t>
      </w:r>
      <w:r w:rsidR="001A605B" w:rsidRPr="0009302B">
        <w:rPr>
          <w:highlight w:val="yellow"/>
        </w:rPr>
        <w:t>m</w:t>
      </w:r>
      <w:r w:rsidR="005A1F8C" w:rsidRPr="0009302B">
        <w:rPr>
          <w:highlight w:val="yellow"/>
        </w:rPr>
        <w:t>L</w:t>
      </w:r>
      <w:r w:rsidR="001A605B" w:rsidRPr="0009302B">
        <w:rPr>
          <w:highlight w:val="yellow"/>
        </w:rPr>
        <w:t xml:space="preserve"> tubes</w:t>
      </w:r>
      <w:r w:rsidR="00974BF0" w:rsidRPr="0009302B">
        <w:rPr>
          <w:highlight w:val="yellow"/>
        </w:rPr>
        <w:t xml:space="preserve"> designated 10</w:t>
      </w:r>
      <w:r w:rsidR="00974BF0" w:rsidRPr="0009302B">
        <w:rPr>
          <w:highlight w:val="yellow"/>
          <w:vertAlign w:val="superscript"/>
        </w:rPr>
        <w:t>-1</w:t>
      </w:r>
      <w:r w:rsidR="00974BF0" w:rsidRPr="0009302B">
        <w:rPr>
          <w:highlight w:val="yellow"/>
        </w:rPr>
        <w:t>, 10</w:t>
      </w:r>
      <w:r w:rsidR="00974BF0" w:rsidRPr="0009302B">
        <w:rPr>
          <w:highlight w:val="yellow"/>
          <w:vertAlign w:val="superscript"/>
        </w:rPr>
        <w:t>-2</w:t>
      </w:r>
      <w:r w:rsidR="00974BF0" w:rsidRPr="0009302B">
        <w:rPr>
          <w:highlight w:val="yellow"/>
        </w:rPr>
        <w:t>, 10</w:t>
      </w:r>
      <w:r w:rsidR="00974BF0" w:rsidRPr="0009302B">
        <w:rPr>
          <w:highlight w:val="yellow"/>
          <w:vertAlign w:val="superscript"/>
        </w:rPr>
        <w:t>-3</w:t>
      </w:r>
      <w:r w:rsidR="00974BF0" w:rsidRPr="0009302B">
        <w:rPr>
          <w:highlight w:val="yellow"/>
        </w:rPr>
        <w:t>, and 10</w:t>
      </w:r>
      <w:r w:rsidR="00974BF0" w:rsidRPr="0009302B">
        <w:rPr>
          <w:highlight w:val="yellow"/>
          <w:vertAlign w:val="superscript"/>
        </w:rPr>
        <w:t>-4</w:t>
      </w:r>
      <w:r w:rsidR="001A605B" w:rsidRPr="0009302B">
        <w:rPr>
          <w:highlight w:val="yellow"/>
        </w:rPr>
        <w:t>.</w:t>
      </w:r>
      <w:r w:rsidR="00294901">
        <w:t xml:space="preserve"> </w:t>
      </w:r>
    </w:p>
    <w:p w14:paraId="4BEA8901" w14:textId="77777777" w:rsidR="00294901" w:rsidRDefault="00294901" w:rsidP="00A4792B">
      <w:pPr>
        <w:widowControl/>
      </w:pPr>
    </w:p>
    <w:p w14:paraId="24C1DE6C" w14:textId="46587F4F" w:rsidR="00E7718D" w:rsidRPr="0009302B" w:rsidRDefault="00294901" w:rsidP="00A4792B">
      <w:pPr>
        <w:widowControl/>
        <w:rPr>
          <w:highlight w:val="yellow"/>
        </w:rPr>
      </w:pPr>
      <w:r w:rsidRPr="0009302B">
        <w:rPr>
          <w:highlight w:val="yellow"/>
        </w:rPr>
        <w:t xml:space="preserve">4.3.4.1) </w:t>
      </w:r>
      <w:r w:rsidR="001A605B" w:rsidRPr="0009302B">
        <w:rPr>
          <w:highlight w:val="yellow"/>
        </w:rPr>
        <w:t xml:space="preserve">Add 5 </w:t>
      </w:r>
      <w:r w:rsidR="00F25537" w:rsidRPr="0009302B">
        <w:rPr>
          <w:highlight w:val="yellow"/>
        </w:rPr>
        <w:t>µ</w:t>
      </w:r>
      <w:r w:rsidR="005A1F8C" w:rsidRPr="0009302B">
        <w:rPr>
          <w:highlight w:val="yellow"/>
        </w:rPr>
        <w:t>L</w:t>
      </w:r>
      <w:r w:rsidR="001A605B" w:rsidRPr="0009302B">
        <w:rPr>
          <w:highlight w:val="yellow"/>
        </w:rPr>
        <w:t xml:space="preserve"> of the starting concentration “1” into the first tube (10</w:t>
      </w:r>
      <w:r w:rsidR="001A605B" w:rsidRPr="0009302B">
        <w:rPr>
          <w:highlight w:val="yellow"/>
          <w:vertAlign w:val="superscript"/>
        </w:rPr>
        <w:t>-1</w:t>
      </w:r>
      <w:r w:rsidR="00EA2245" w:rsidRPr="0009302B">
        <w:rPr>
          <w:highlight w:val="yellow"/>
        </w:rPr>
        <w:t>)</w:t>
      </w:r>
      <w:r w:rsidR="00F21943" w:rsidRPr="0009302B">
        <w:rPr>
          <w:highlight w:val="yellow"/>
        </w:rPr>
        <w:t xml:space="preserve"> using a </w:t>
      </w:r>
      <w:r w:rsidRPr="0009302B">
        <w:rPr>
          <w:highlight w:val="yellow"/>
        </w:rPr>
        <w:t>P</w:t>
      </w:r>
      <w:r w:rsidR="00F21943" w:rsidRPr="0009302B">
        <w:rPr>
          <w:highlight w:val="yellow"/>
        </w:rPr>
        <w:t xml:space="preserve">20 </w:t>
      </w:r>
      <w:proofErr w:type="spellStart"/>
      <w:r w:rsidR="00F21943" w:rsidRPr="0009302B">
        <w:rPr>
          <w:highlight w:val="yellow"/>
        </w:rPr>
        <w:t>micropipettor</w:t>
      </w:r>
      <w:proofErr w:type="spellEnd"/>
      <w:r w:rsidR="00EA2245" w:rsidRPr="0009302B">
        <w:rPr>
          <w:highlight w:val="yellow"/>
        </w:rPr>
        <w:t xml:space="preserve">, </w:t>
      </w:r>
      <w:r w:rsidR="00987200" w:rsidRPr="0009302B">
        <w:rPr>
          <w:highlight w:val="yellow"/>
        </w:rPr>
        <w:t>mix by pipetting up and down several times, then t</w:t>
      </w:r>
      <w:r w:rsidR="001A605B" w:rsidRPr="0009302B">
        <w:rPr>
          <w:highlight w:val="yellow"/>
        </w:rPr>
        <w:t xml:space="preserve">ransfer 5 </w:t>
      </w:r>
      <w:r w:rsidR="00F25537" w:rsidRPr="0009302B">
        <w:rPr>
          <w:highlight w:val="yellow"/>
        </w:rPr>
        <w:t>µ</w:t>
      </w:r>
      <w:r w:rsidR="005A1F8C" w:rsidRPr="0009302B">
        <w:rPr>
          <w:highlight w:val="yellow"/>
        </w:rPr>
        <w:t>L</w:t>
      </w:r>
      <w:r w:rsidR="00987200" w:rsidRPr="0009302B">
        <w:rPr>
          <w:highlight w:val="yellow"/>
        </w:rPr>
        <w:t xml:space="preserve"> </w:t>
      </w:r>
      <w:r w:rsidR="00830E9C" w:rsidRPr="0009302B">
        <w:rPr>
          <w:highlight w:val="yellow"/>
        </w:rPr>
        <w:t>from the 10</w:t>
      </w:r>
      <w:r w:rsidR="00830E9C" w:rsidRPr="0009302B">
        <w:rPr>
          <w:highlight w:val="yellow"/>
          <w:vertAlign w:val="superscript"/>
        </w:rPr>
        <w:t xml:space="preserve">-1 </w:t>
      </w:r>
      <w:r w:rsidR="00830E9C" w:rsidRPr="0009302B">
        <w:rPr>
          <w:highlight w:val="yellow"/>
        </w:rPr>
        <w:t xml:space="preserve">tube </w:t>
      </w:r>
      <w:r w:rsidR="001A605B" w:rsidRPr="0009302B">
        <w:rPr>
          <w:highlight w:val="yellow"/>
        </w:rPr>
        <w:t>into the tube</w:t>
      </w:r>
      <w:r w:rsidR="00974BF0" w:rsidRPr="0009302B">
        <w:rPr>
          <w:highlight w:val="yellow"/>
        </w:rPr>
        <w:t xml:space="preserve"> designated </w:t>
      </w:r>
      <w:r w:rsidR="001A605B" w:rsidRPr="0009302B">
        <w:rPr>
          <w:highlight w:val="yellow"/>
        </w:rPr>
        <w:t>10</w:t>
      </w:r>
      <w:r w:rsidR="001A605B" w:rsidRPr="0009302B">
        <w:rPr>
          <w:highlight w:val="yellow"/>
          <w:vertAlign w:val="superscript"/>
        </w:rPr>
        <w:t>-2</w:t>
      </w:r>
      <w:r w:rsidR="00974BF0" w:rsidRPr="0009302B">
        <w:rPr>
          <w:highlight w:val="yellow"/>
        </w:rPr>
        <w:t xml:space="preserve"> and</w:t>
      </w:r>
      <w:r w:rsidR="0023439B" w:rsidRPr="0009302B">
        <w:rPr>
          <w:highlight w:val="yellow"/>
        </w:rPr>
        <w:t xml:space="preserve"> mix</w:t>
      </w:r>
      <w:r w:rsidR="00974BF0" w:rsidRPr="0009302B">
        <w:rPr>
          <w:highlight w:val="yellow"/>
        </w:rPr>
        <w:t xml:space="preserve">. </w:t>
      </w:r>
    </w:p>
    <w:p w14:paraId="3DF17C52" w14:textId="77777777" w:rsidR="00294901" w:rsidRPr="0009302B" w:rsidRDefault="00294901" w:rsidP="00A4792B">
      <w:pPr>
        <w:widowControl/>
        <w:rPr>
          <w:highlight w:val="yellow"/>
        </w:rPr>
      </w:pPr>
    </w:p>
    <w:p w14:paraId="3DFC9CA0" w14:textId="49074851" w:rsidR="008135D4" w:rsidRPr="00FB7290" w:rsidRDefault="00E7718D" w:rsidP="00A4792B">
      <w:pPr>
        <w:widowControl/>
      </w:pPr>
      <w:r w:rsidRPr="0009302B">
        <w:rPr>
          <w:highlight w:val="yellow"/>
        </w:rPr>
        <w:t>4.</w:t>
      </w:r>
      <w:r w:rsidR="00294901" w:rsidRPr="0009302B">
        <w:rPr>
          <w:highlight w:val="yellow"/>
        </w:rPr>
        <w:t>3</w:t>
      </w:r>
      <w:r w:rsidRPr="0009302B">
        <w:rPr>
          <w:highlight w:val="yellow"/>
        </w:rPr>
        <w:t>.</w:t>
      </w:r>
      <w:r w:rsidR="00294901" w:rsidRPr="0009302B">
        <w:rPr>
          <w:highlight w:val="yellow"/>
        </w:rPr>
        <w:t>4.2</w:t>
      </w:r>
      <w:r w:rsidRPr="0009302B">
        <w:rPr>
          <w:highlight w:val="yellow"/>
        </w:rPr>
        <w:t xml:space="preserve">) </w:t>
      </w:r>
      <w:r w:rsidR="00974BF0" w:rsidRPr="0009302B">
        <w:rPr>
          <w:highlight w:val="yellow"/>
        </w:rPr>
        <w:t xml:space="preserve">Transfer 5 </w:t>
      </w:r>
      <w:r w:rsidR="00F25537" w:rsidRPr="0009302B">
        <w:rPr>
          <w:highlight w:val="yellow"/>
        </w:rPr>
        <w:t>µ</w:t>
      </w:r>
      <w:r w:rsidR="005A1F8C" w:rsidRPr="0009302B">
        <w:rPr>
          <w:highlight w:val="yellow"/>
        </w:rPr>
        <w:t>L</w:t>
      </w:r>
      <w:r w:rsidR="00974BF0" w:rsidRPr="0009302B">
        <w:rPr>
          <w:highlight w:val="yellow"/>
        </w:rPr>
        <w:t xml:space="preserve"> </w:t>
      </w:r>
      <w:r w:rsidR="00F21943" w:rsidRPr="0009302B">
        <w:rPr>
          <w:highlight w:val="yellow"/>
        </w:rPr>
        <w:t xml:space="preserve">using a </w:t>
      </w:r>
      <w:r w:rsidR="00294901" w:rsidRPr="0009302B">
        <w:rPr>
          <w:highlight w:val="yellow"/>
        </w:rPr>
        <w:t>P</w:t>
      </w:r>
      <w:r w:rsidR="00F21943" w:rsidRPr="0009302B">
        <w:rPr>
          <w:highlight w:val="yellow"/>
        </w:rPr>
        <w:t>20 micropipett</w:t>
      </w:r>
      <w:r w:rsidR="00294901" w:rsidRPr="0009302B">
        <w:rPr>
          <w:highlight w:val="yellow"/>
        </w:rPr>
        <w:t>e</w:t>
      </w:r>
      <w:r w:rsidR="00F21943" w:rsidRPr="0009302B">
        <w:rPr>
          <w:highlight w:val="yellow"/>
        </w:rPr>
        <w:t xml:space="preserve"> </w:t>
      </w:r>
      <w:r w:rsidR="00974BF0" w:rsidRPr="0009302B">
        <w:rPr>
          <w:highlight w:val="yellow"/>
        </w:rPr>
        <w:t>from the 10</w:t>
      </w:r>
      <w:r w:rsidR="00974BF0" w:rsidRPr="0009302B">
        <w:rPr>
          <w:highlight w:val="yellow"/>
          <w:vertAlign w:val="superscript"/>
        </w:rPr>
        <w:t xml:space="preserve">-2 </w:t>
      </w:r>
      <w:r w:rsidR="00974BF0" w:rsidRPr="0009302B">
        <w:rPr>
          <w:highlight w:val="yellow"/>
        </w:rPr>
        <w:t>tube into the tube designated 10</w:t>
      </w:r>
      <w:r w:rsidR="00974BF0" w:rsidRPr="0009302B">
        <w:rPr>
          <w:highlight w:val="yellow"/>
          <w:vertAlign w:val="superscript"/>
        </w:rPr>
        <w:t>-3</w:t>
      </w:r>
      <w:r w:rsidR="00974BF0" w:rsidRPr="0009302B">
        <w:rPr>
          <w:highlight w:val="yellow"/>
        </w:rPr>
        <w:t xml:space="preserve"> and mix.</w:t>
      </w:r>
      <w:r w:rsidR="0009302B" w:rsidRPr="0009302B">
        <w:rPr>
          <w:highlight w:val="yellow"/>
        </w:rPr>
        <w:t xml:space="preserve"> </w:t>
      </w:r>
      <w:r w:rsidRPr="0009302B">
        <w:rPr>
          <w:highlight w:val="yellow"/>
        </w:rPr>
        <w:t>T</w:t>
      </w:r>
      <w:r w:rsidR="00974BF0" w:rsidRPr="0009302B">
        <w:rPr>
          <w:highlight w:val="yellow"/>
        </w:rPr>
        <w:t xml:space="preserve">ransfer 5 </w:t>
      </w:r>
      <w:r w:rsidR="00F25537" w:rsidRPr="0009302B">
        <w:rPr>
          <w:highlight w:val="yellow"/>
        </w:rPr>
        <w:t>µ</w:t>
      </w:r>
      <w:r w:rsidR="00015F30" w:rsidRPr="0009302B">
        <w:rPr>
          <w:highlight w:val="yellow"/>
        </w:rPr>
        <w:t>L</w:t>
      </w:r>
      <w:r w:rsidR="00974BF0" w:rsidRPr="0009302B">
        <w:rPr>
          <w:highlight w:val="yellow"/>
        </w:rPr>
        <w:t xml:space="preserve"> </w:t>
      </w:r>
      <w:r w:rsidR="00F21943" w:rsidRPr="0009302B">
        <w:rPr>
          <w:highlight w:val="yellow"/>
        </w:rPr>
        <w:t xml:space="preserve">using a </w:t>
      </w:r>
      <w:r w:rsidR="00294901" w:rsidRPr="0009302B">
        <w:rPr>
          <w:highlight w:val="yellow"/>
        </w:rPr>
        <w:t>P</w:t>
      </w:r>
      <w:r w:rsidR="00F21943" w:rsidRPr="0009302B">
        <w:rPr>
          <w:highlight w:val="yellow"/>
        </w:rPr>
        <w:t xml:space="preserve">20 </w:t>
      </w:r>
      <w:proofErr w:type="spellStart"/>
      <w:r w:rsidR="00F21943" w:rsidRPr="0009302B">
        <w:rPr>
          <w:highlight w:val="yellow"/>
        </w:rPr>
        <w:t>micropipettor</w:t>
      </w:r>
      <w:proofErr w:type="spellEnd"/>
      <w:r w:rsidR="00F21943" w:rsidRPr="0009302B">
        <w:rPr>
          <w:highlight w:val="yellow"/>
        </w:rPr>
        <w:t xml:space="preserve"> </w:t>
      </w:r>
      <w:r w:rsidR="00974BF0" w:rsidRPr="0009302B">
        <w:rPr>
          <w:highlight w:val="yellow"/>
        </w:rPr>
        <w:t>from the 10</w:t>
      </w:r>
      <w:r w:rsidR="00974BF0" w:rsidRPr="0009302B">
        <w:rPr>
          <w:highlight w:val="yellow"/>
          <w:vertAlign w:val="superscript"/>
        </w:rPr>
        <w:t xml:space="preserve">-3 </w:t>
      </w:r>
      <w:r w:rsidR="00974BF0" w:rsidRPr="0009302B">
        <w:rPr>
          <w:highlight w:val="yellow"/>
        </w:rPr>
        <w:t>tube into the tube designated 10</w:t>
      </w:r>
      <w:r w:rsidR="00974BF0" w:rsidRPr="0009302B">
        <w:rPr>
          <w:highlight w:val="yellow"/>
          <w:vertAlign w:val="superscript"/>
        </w:rPr>
        <w:t>-4</w:t>
      </w:r>
      <w:r w:rsidR="00974BF0" w:rsidRPr="0009302B">
        <w:rPr>
          <w:highlight w:val="yellow"/>
        </w:rPr>
        <w:t xml:space="preserve"> and mix.</w:t>
      </w:r>
    </w:p>
    <w:p w14:paraId="788CF34B" w14:textId="77777777" w:rsidR="00334044" w:rsidRPr="00FB7290" w:rsidRDefault="00334044" w:rsidP="00A4792B">
      <w:pPr>
        <w:widowControl/>
      </w:pPr>
    </w:p>
    <w:p w14:paraId="39F6EB33" w14:textId="2FFC4E38" w:rsidR="00BA64B0" w:rsidRPr="0009302B" w:rsidRDefault="00BA64B0" w:rsidP="00A4792B">
      <w:pPr>
        <w:widowControl/>
        <w:rPr>
          <w:b/>
          <w:highlight w:val="yellow"/>
        </w:rPr>
      </w:pPr>
      <w:r w:rsidRPr="0009302B">
        <w:rPr>
          <w:b/>
          <w:highlight w:val="yellow"/>
        </w:rPr>
        <w:t xml:space="preserve">5. Quantitative </w:t>
      </w:r>
      <w:r w:rsidR="00B4631B" w:rsidRPr="0009302B">
        <w:rPr>
          <w:b/>
          <w:highlight w:val="yellow"/>
        </w:rPr>
        <w:t>Polymerase Chain Reaction (q</w:t>
      </w:r>
      <w:r w:rsidRPr="0009302B">
        <w:rPr>
          <w:b/>
          <w:highlight w:val="yellow"/>
        </w:rPr>
        <w:t>PCR</w:t>
      </w:r>
      <w:r w:rsidR="00B4631B" w:rsidRPr="0009302B">
        <w:rPr>
          <w:b/>
          <w:highlight w:val="yellow"/>
        </w:rPr>
        <w:t>)</w:t>
      </w:r>
    </w:p>
    <w:p w14:paraId="5E56EDB2" w14:textId="77777777" w:rsidR="00027ED4" w:rsidRPr="0009302B" w:rsidRDefault="00027ED4" w:rsidP="00A4792B">
      <w:pPr>
        <w:widowControl/>
        <w:rPr>
          <w:b/>
          <w:highlight w:val="yellow"/>
        </w:rPr>
      </w:pPr>
    </w:p>
    <w:p w14:paraId="0860A7D4" w14:textId="2649D7C1" w:rsidR="00027ED4" w:rsidRPr="0009302B" w:rsidRDefault="00027ED4" w:rsidP="00A4792B">
      <w:pPr>
        <w:widowControl/>
        <w:rPr>
          <w:highlight w:val="yellow"/>
        </w:rPr>
      </w:pPr>
      <w:r w:rsidRPr="0009302B">
        <w:rPr>
          <w:highlight w:val="yellow"/>
        </w:rPr>
        <w:t xml:space="preserve">5.1) </w:t>
      </w:r>
      <w:r w:rsidR="00D47D9B" w:rsidRPr="0009302B">
        <w:rPr>
          <w:highlight w:val="yellow"/>
        </w:rPr>
        <w:t>Determine r</w:t>
      </w:r>
      <w:r w:rsidRPr="0009302B">
        <w:rPr>
          <w:highlight w:val="yellow"/>
        </w:rPr>
        <w:t xml:space="preserve">elative quantitation of mRNA levels by </w:t>
      </w:r>
      <w:r w:rsidR="00B4631B" w:rsidRPr="0009302B">
        <w:rPr>
          <w:highlight w:val="yellow"/>
        </w:rPr>
        <w:t>q</w:t>
      </w:r>
      <w:r w:rsidRPr="0009302B">
        <w:rPr>
          <w:highlight w:val="yellow"/>
        </w:rPr>
        <w:t>PCR</w:t>
      </w:r>
      <w:r w:rsidR="006032D7" w:rsidRPr="0009302B">
        <w:rPr>
          <w:highlight w:val="yellow"/>
        </w:rPr>
        <w:t>.</w:t>
      </w:r>
      <w:r w:rsidRPr="0009302B">
        <w:rPr>
          <w:highlight w:val="yellow"/>
        </w:rPr>
        <w:t xml:space="preserve"> Within the experimental set up, select </w:t>
      </w:r>
      <w:r w:rsidRPr="0009302B">
        <w:rPr>
          <w:b/>
          <w:highlight w:val="yellow"/>
        </w:rPr>
        <w:t>Quantitation – Relative Standard Curve</w:t>
      </w:r>
      <w:r w:rsidRPr="0009302B">
        <w:rPr>
          <w:highlight w:val="yellow"/>
        </w:rPr>
        <w:t xml:space="preserve"> </w:t>
      </w:r>
      <w:r w:rsidR="00A32715" w:rsidRPr="0009302B">
        <w:rPr>
          <w:highlight w:val="yellow"/>
        </w:rPr>
        <w:t xml:space="preserve">and </w:t>
      </w:r>
      <w:r w:rsidR="00A32715" w:rsidRPr="0009302B">
        <w:rPr>
          <w:b/>
          <w:highlight w:val="yellow"/>
        </w:rPr>
        <w:t>TaqMan</w:t>
      </w:r>
      <w:r w:rsidR="00A32715" w:rsidRPr="0009302B">
        <w:rPr>
          <w:highlight w:val="yellow"/>
        </w:rPr>
        <w:t xml:space="preserve"> chemistry. </w:t>
      </w:r>
      <w:r w:rsidRPr="0009302B">
        <w:rPr>
          <w:highlight w:val="yellow"/>
        </w:rPr>
        <w:t xml:space="preserve">Change the reaction volume to 10 </w:t>
      </w:r>
      <w:r w:rsidR="00F25537" w:rsidRPr="0009302B">
        <w:rPr>
          <w:highlight w:val="yellow"/>
        </w:rPr>
        <w:t>µ</w:t>
      </w:r>
      <w:r w:rsidR="005A1F8C" w:rsidRPr="0009302B">
        <w:rPr>
          <w:highlight w:val="yellow"/>
        </w:rPr>
        <w:t>L</w:t>
      </w:r>
      <w:r w:rsidRPr="0009302B">
        <w:rPr>
          <w:highlight w:val="yellow"/>
        </w:rPr>
        <w:t xml:space="preserve">. Enter the </w:t>
      </w:r>
      <w:r w:rsidR="00A32715" w:rsidRPr="0009302B">
        <w:rPr>
          <w:highlight w:val="yellow"/>
        </w:rPr>
        <w:t>relevant information into the plate layout (</w:t>
      </w:r>
      <w:r w:rsidR="00294901" w:rsidRPr="0009302B">
        <w:rPr>
          <w:i/>
          <w:highlight w:val="yellow"/>
        </w:rPr>
        <w:t>e.g.</w:t>
      </w:r>
      <w:r w:rsidR="00294901" w:rsidRPr="0009302B">
        <w:rPr>
          <w:highlight w:val="yellow"/>
        </w:rPr>
        <w:t xml:space="preserve">, </w:t>
      </w:r>
      <w:r w:rsidR="00A32715" w:rsidRPr="0009302B">
        <w:rPr>
          <w:highlight w:val="yellow"/>
        </w:rPr>
        <w:t xml:space="preserve">target gene, standard curve, reporter, </w:t>
      </w:r>
      <w:r w:rsidR="00FB7290" w:rsidRPr="0009302B">
        <w:rPr>
          <w:i/>
          <w:highlight w:val="yellow"/>
        </w:rPr>
        <w:t>etc.</w:t>
      </w:r>
      <w:r w:rsidR="00A32715" w:rsidRPr="0009302B">
        <w:rPr>
          <w:highlight w:val="yellow"/>
        </w:rPr>
        <w:t xml:space="preserve">). </w:t>
      </w:r>
    </w:p>
    <w:p w14:paraId="0BB7456A" w14:textId="77777777" w:rsidR="00BA64B0" w:rsidRPr="0009302B" w:rsidRDefault="00BA64B0" w:rsidP="00A4792B">
      <w:pPr>
        <w:widowControl/>
        <w:rPr>
          <w:highlight w:val="yellow"/>
        </w:rPr>
      </w:pPr>
    </w:p>
    <w:p w14:paraId="654092B6" w14:textId="77883D7D" w:rsidR="008E18D7" w:rsidRDefault="00027ED4" w:rsidP="00A4792B">
      <w:pPr>
        <w:widowControl/>
        <w:rPr>
          <w:highlight w:val="yellow"/>
        </w:rPr>
      </w:pPr>
      <w:r w:rsidRPr="0009302B">
        <w:rPr>
          <w:highlight w:val="yellow"/>
        </w:rPr>
        <w:t>5.2</w:t>
      </w:r>
      <w:r w:rsidR="00781B61" w:rsidRPr="0009302B">
        <w:rPr>
          <w:highlight w:val="yellow"/>
        </w:rPr>
        <w:t xml:space="preserve">) </w:t>
      </w:r>
      <w:r w:rsidR="008E18D7">
        <w:rPr>
          <w:highlight w:val="yellow"/>
        </w:rPr>
        <w:t>Prepare the reaction</w:t>
      </w:r>
      <w:r w:rsidR="00BA6F4C" w:rsidRPr="0009302B">
        <w:rPr>
          <w:highlight w:val="yellow"/>
        </w:rPr>
        <w:t xml:space="preserve"> </w:t>
      </w:r>
      <w:r w:rsidR="008E18D7">
        <w:rPr>
          <w:highlight w:val="yellow"/>
        </w:rPr>
        <w:t xml:space="preserve">so that it </w:t>
      </w:r>
      <w:r w:rsidR="00BA6F4C" w:rsidRPr="0009302B">
        <w:rPr>
          <w:highlight w:val="yellow"/>
        </w:rPr>
        <w:t>contain</w:t>
      </w:r>
      <w:r w:rsidR="008E18D7">
        <w:rPr>
          <w:highlight w:val="yellow"/>
        </w:rPr>
        <w:t>s</w:t>
      </w:r>
      <w:r w:rsidR="00BA6F4C" w:rsidRPr="0009302B">
        <w:rPr>
          <w:highlight w:val="yellow"/>
        </w:rPr>
        <w:t xml:space="preserve"> 0.5 </w:t>
      </w:r>
      <w:r w:rsidR="00F25537" w:rsidRPr="0009302B">
        <w:rPr>
          <w:highlight w:val="yellow"/>
        </w:rPr>
        <w:t>µ</w:t>
      </w:r>
      <w:r w:rsidR="00FB7290" w:rsidRPr="0009302B">
        <w:rPr>
          <w:highlight w:val="yellow"/>
        </w:rPr>
        <w:t>L</w:t>
      </w:r>
      <w:r w:rsidR="00BA6F4C" w:rsidRPr="0009302B">
        <w:rPr>
          <w:highlight w:val="yellow"/>
        </w:rPr>
        <w:t xml:space="preserve"> of </w:t>
      </w:r>
      <w:r w:rsidR="005A1F8C" w:rsidRPr="0009302B">
        <w:rPr>
          <w:highlight w:val="yellow"/>
        </w:rPr>
        <w:t>the</w:t>
      </w:r>
      <w:r w:rsidR="00BA6F4C" w:rsidRPr="0009302B">
        <w:rPr>
          <w:highlight w:val="yellow"/>
        </w:rPr>
        <w:t xml:space="preserve"> primer/probe</w:t>
      </w:r>
      <w:r w:rsidR="005A1F8C" w:rsidRPr="0009302B">
        <w:rPr>
          <w:highlight w:val="yellow"/>
        </w:rPr>
        <w:t xml:space="preserve"> assay</w:t>
      </w:r>
      <w:r w:rsidR="00BA6F4C" w:rsidRPr="0009302B">
        <w:rPr>
          <w:highlight w:val="yellow"/>
        </w:rPr>
        <w:t xml:space="preserve">, 5 </w:t>
      </w:r>
      <w:r w:rsidR="00F25537" w:rsidRPr="0009302B">
        <w:rPr>
          <w:highlight w:val="yellow"/>
        </w:rPr>
        <w:t>µ</w:t>
      </w:r>
      <w:r w:rsidR="005A1F8C" w:rsidRPr="0009302B">
        <w:rPr>
          <w:highlight w:val="yellow"/>
        </w:rPr>
        <w:t>L</w:t>
      </w:r>
      <w:r w:rsidR="00BA6F4C" w:rsidRPr="0009302B">
        <w:rPr>
          <w:highlight w:val="yellow"/>
        </w:rPr>
        <w:t xml:space="preserve"> of gene expression </w:t>
      </w:r>
      <w:proofErr w:type="gramStart"/>
      <w:r w:rsidR="00BA6F4C" w:rsidRPr="0009302B">
        <w:rPr>
          <w:highlight w:val="yellow"/>
        </w:rPr>
        <w:t>master</w:t>
      </w:r>
      <w:proofErr w:type="gramEnd"/>
      <w:r w:rsidR="00BA6F4C" w:rsidRPr="0009302B">
        <w:rPr>
          <w:highlight w:val="yellow"/>
        </w:rPr>
        <w:t xml:space="preserve"> mix, 2 </w:t>
      </w:r>
      <w:r w:rsidR="00F25537" w:rsidRPr="0009302B">
        <w:rPr>
          <w:highlight w:val="yellow"/>
        </w:rPr>
        <w:t>µ</w:t>
      </w:r>
      <w:r w:rsidR="005A1F8C" w:rsidRPr="0009302B">
        <w:rPr>
          <w:highlight w:val="yellow"/>
        </w:rPr>
        <w:t>L</w:t>
      </w:r>
      <w:r w:rsidR="00BA6F4C" w:rsidRPr="0009302B">
        <w:rPr>
          <w:highlight w:val="yellow"/>
        </w:rPr>
        <w:t xml:space="preserve"> of H</w:t>
      </w:r>
      <w:r w:rsidR="00BA6F4C" w:rsidRPr="0009302B">
        <w:rPr>
          <w:highlight w:val="yellow"/>
          <w:vertAlign w:val="subscript"/>
        </w:rPr>
        <w:t>2</w:t>
      </w:r>
      <w:r w:rsidR="00BA6F4C" w:rsidRPr="0009302B">
        <w:rPr>
          <w:highlight w:val="yellow"/>
        </w:rPr>
        <w:t xml:space="preserve">O and 2.5 </w:t>
      </w:r>
      <w:r w:rsidR="00F25537" w:rsidRPr="0009302B">
        <w:rPr>
          <w:highlight w:val="yellow"/>
        </w:rPr>
        <w:t>µ</w:t>
      </w:r>
      <w:r w:rsidR="005A1F8C" w:rsidRPr="0009302B">
        <w:rPr>
          <w:highlight w:val="yellow"/>
        </w:rPr>
        <w:t>L</w:t>
      </w:r>
      <w:r w:rsidR="00BA6F4C" w:rsidRPr="0009302B">
        <w:rPr>
          <w:highlight w:val="yellow"/>
        </w:rPr>
        <w:t xml:space="preserve"> of cDNA</w:t>
      </w:r>
      <w:r w:rsidR="005F224F" w:rsidRPr="0009302B">
        <w:rPr>
          <w:highlight w:val="yellow"/>
        </w:rPr>
        <w:t xml:space="preserve"> (10 </w:t>
      </w:r>
      <w:r w:rsidR="00294901" w:rsidRPr="0009302B">
        <w:rPr>
          <w:highlight w:val="yellow"/>
        </w:rPr>
        <w:t xml:space="preserve">‒ </w:t>
      </w:r>
      <w:r w:rsidR="005F224F" w:rsidRPr="0009302B">
        <w:rPr>
          <w:highlight w:val="yellow"/>
        </w:rPr>
        <w:t>100 ng)</w:t>
      </w:r>
      <w:r w:rsidR="008E18D7">
        <w:rPr>
          <w:highlight w:val="yellow"/>
        </w:rPr>
        <w:t>.</w:t>
      </w:r>
      <w:r w:rsidR="00294901" w:rsidRPr="0009302B">
        <w:rPr>
          <w:highlight w:val="yellow"/>
        </w:rPr>
        <w:t xml:space="preserve"> </w:t>
      </w:r>
    </w:p>
    <w:p w14:paraId="2E277683" w14:textId="77777777" w:rsidR="008E18D7" w:rsidRPr="008E18D7" w:rsidRDefault="008E18D7" w:rsidP="00A4792B">
      <w:pPr>
        <w:widowControl/>
      </w:pPr>
    </w:p>
    <w:p w14:paraId="74D67528" w14:textId="6AAD35B3" w:rsidR="00781B61" w:rsidRPr="008E18D7" w:rsidRDefault="008E18D7" w:rsidP="00A4792B">
      <w:pPr>
        <w:widowControl/>
      </w:pPr>
      <w:r w:rsidRPr="008E18D7">
        <w:t>5.2.1) P</w:t>
      </w:r>
      <w:r w:rsidR="002F5AE5" w:rsidRPr="008E18D7">
        <w:t xml:space="preserve">repare </w:t>
      </w:r>
      <w:proofErr w:type="gramStart"/>
      <w:r w:rsidR="002F5AE5" w:rsidRPr="008E18D7">
        <w:t>a master</w:t>
      </w:r>
      <w:proofErr w:type="gramEnd"/>
      <w:r w:rsidR="002F5AE5" w:rsidRPr="008E18D7">
        <w:t xml:space="preserve"> mix by multiplying </w:t>
      </w:r>
      <w:r w:rsidR="0062097D" w:rsidRPr="008E18D7">
        <w:t xml:space="preserve">each of the preceding reagents (except the cDNA) by the number of reactions, making sure to include those from the standard curve, negative controls, performing each reaction in duplicate, and </w:t>
      </w:r>
      <w:r w:rsidR="00294901" w:rsidRPr="008E18D7">
        <w:t>2</w:t>
      </w:r>
      <w:r w:rsidR="0062097D" w:rsidRPr="008E18D7">
        <w:t xml:space="preserve"> extra reactions that will account for pipetting variation. </w:t>
      </w:r>
    </w:p>
    <w:p w14:paraId="4B786390" w14:textId="77777777" w:rsidR="00394CB7" w:rsidRPr="0009302B" w:rsidRDefault="00394CB7" w:rsidP="00A4792B">
      <w:pPr>
        <w:widowControl/>
        <w:rPr>
          <w:highlight w:val="yellow"/>
        </w:rPr>
      </w:pPr>
    </w:p>
    <w:p w14:paraId="54A90784" w14:textId="7A78B686" w:rsidR="00394CB7" w:rsidRPr="008E18D7" w:rsidRDefault="00027ED4" w:rsidP="00A4792B">
      <w:pPr>
        <w:widowControl/>
      </w:pPr>
      <w:r w:rsidRPr="008E18D7">
        <w:lastRenderedPageBreak/>
        <w:t>5.</w:t>
      </w:r>
      <w:r w:rsidR="008E18D7" w:rsidRPr="008E18D7">
        <w:t>2.2</w:t>
      </w:r>
      <w:r w:rsidR="00394CB7" w:rsidRPr="008E18D7">
        <w:t xml:space="preserve">) Pipet 7.5 </w:t>
      </w:r>
      <w:r w:rsidR="00F25537" w:rsidRPr="008E18D7">
        <w:t>µ</w:t>
      </w:r>
      <w:r w:rsidR="005A1F8C" w:rsidRPr="008E18D7">
        <w:t>L</w:t>
      </w:r>
      <w:r w:rsidR="007E302C" w:rsidRPr="008E18D7">
        <w:t xml:space="preserve"> of the prepared </w:t>
      </w:r>
      <w:proofErr w:type="gramStart"/>
      <w:r w:rsidR="007E302C" w:rsidRPr="008E18D7">
        <w:t>master</w:t>
      </w:r>
      <w:proofErr w:type="gramEnd"/>
      <w:r w:rsidR="007E302C" w:rsidRPr="008E18D7">
        <w:t xml:space="preserve"> mix into pre-determined wel</w:t>
      </w:r>
      <w:r w:rsidR="000A7BDE" w:rsidRPr="008E18D7">
        <w:t xml:space="preserve">ls in a 96-well reaction plate with </w:t>
      </w:r>
      <w:r w:rsidR="007E302C" w:rsidRPr="008E18D7">
        <w:t xml:space="preserve">a </w:t>
      </w:r>
      <w:r w:rsidR="009A2CD5" w:rsidRPr="008E18D7">
        <w:t>micropipette or a multichannel pipette.</w:t>
      </w:r>
      <w:r w:rsidR="00185CEA" w:rsidRPr="008E18D7">
        <w:t xml:space="preserve"> </w:t>
      </w:r>
      <w:r w:rsidR="00A32715" w:rsidRPr="008E18D7">
        <w:t xml:space="preserve">Pipet 2.5 </w:t>
      </w:r>
      <w:r w:rsidR="00F25537" w:rsidRPr="008E18D7">
        <w:t>µ</w:t>
      </w:r>
      <w:r w:rsidR="005A1F8C" w:rsidRPr="008E18D7">
        <w:t>L</w:t>
      </w:r>
      <w:r w:rsidR="00A32715" w:rsidRPr="008E18D7">
        <w:t xml:space="preserve"> of cDNA into the appropriate well for the unknowns and standard</w:t>
      </w:r>
      <w:r w:rsidR="00294901" w:rsidRPr="008E18D7">
        <w:t>s</w:t>
      </w:r>
      <w:r w:rsidR="00A32715" w:rsidRPr="008E18D7">
        <w:t xml:space="preserve">, and 2.5 </w:t>
      </w:r>
      <w:r w:rsidR="00F25537" w:rsidRPr="008E18D7">
        <w:t>µ</w:t>
      </w:r>
      <w:r w:rsidR="005A1F8C" w:rsidRPr="008E18D7">
        <w:t>L</w:t>
      </w:r>
      <w:r w:rsidR="00A32715" w:rsidRPr="008E18D7">
        <w:t xml:space="preserve"> of H</w:t>
      </w:r>
      <w:r w:rsidR="00A32715" w:rsidRPr="008E18D7">
        <w:rPr>
          <w:vertAlign w:val="subscript"/>
        </w:rPr>
        <w:t>2</w:t>
      </w:r>
      <w:r w:rsidR="00A32715" w:rsidRPr="008E18D7">
        <w:t xml:space="preserve">O into the negative control wells. </w:t>
      </w:r>
    </w:p>
    <w:p w14:paraId="01C663A4" w14:textId="77777777" w:rsidR="00757D67" w:rsidRPr="0009302B" w:rsidRDefault="00757D67" w:rsidP="00A4792B">
      <w:pPr>
        <w:widowControl/>
        <w:rPr>
          <w:highlight w:val="yellow"/>
        </w:rPr>
      </w:pPr>
    </w:p>
    <w:p w14:paraId="5580F5B3" w14:textId="605F310F" w:rsidR="00EF10C7" w:rsidRPr="00FB7290" w:rsidRDefault="00757D67" w:rsidP="00A4792B">
      <w:pPr>
        <w:widowControl/>
      </w:pPr>
      <w:r w:rsidRPr="0009302B">
        <w:rPr>
          <w:highlight w:val="yellow"/>
        </w:rPr>
        <w:t>5.</w:t>
      </w:r>
      <w:r w:rsidR="008E18D7">
        <w:rPr>
          <w:highlight w:val="yellow"/>
        </w:rPr>
        <w:t>2.3</w:t>
      </w:r>
      <w:r w:rsidRPr="0009302B">
        <w:rPr>
          <w:highlight w:val="yellow"/>
        </w:rPr>
        <w:t xml:space="preserve">) </w:t>
      </w:r>
      <w:r w:rsidR="0009302B" w:rsidRPr="0009302B">
        <w:rPr>
          <w:highlight w:val="yellow"/>
        </w:rPr>
        <w:t>Include</w:t>
      </w:r>
      <w:r w:rsidR="00EF10C7" w:rsidRPr="0009302B">
        <w:rPr>
          <w:highlight w:val="yellow"/>
        </w:rPr>
        <w:t xml:space="preserve"> </w:t>
      </w:r>
      <w:r w:rsidR="005A1F8C" w:rsidRPr="0009302B">
        <w:rPr>
          <w:highlight w:val="yellow"/>
        </w:rPr>
        <w:t>primer/probe assays</w:t>
      </w:r>
      <w:r w:rsidR="00EF10C7" w:rsidRPr="0009302B">
        <w:rPr>
          <w:highlight w:val="yellow"/>
        </w:rPr>
        <w:t xml:space="preserve"> for various molecular clock genes, </w:t>
      </w:r>
      <w:proofErr w:type="gramStart"/>
      <w:r w:rsidR="0009302B" w:rsidRPr="0009302B">
        <w:rPr>
          <w:highlight w:val="yellow"/>
        </w:rPr>
        <w:t>and also</w:t>
      </w:r>
      <w:proofErr w:type="gramEnd"/>
      <w:r w:rsidR="0009302B" w:rsidRPr="0009302B">
        <w:rPr>
          <w:highlight w:val="yellow"/>
        </w:rPr>
        <w:t xml:space="preserve"> </w:t>
      </w:r>
      <w:r w:rsidR="00EF10C7" w:rsidRPr="0009302B">
        <w:rPr>
          <w:highlight w:val="yellow"/>
        </w:rPr>
        <w:t>include an assay for an endogenous control (</w:t>
      </w:r>
      <w:r w:rsidR="00FB7290" w:rsidRPr="0009302B">
        <w:rPr>
          <w:i/>
          <w:highlight w:val="yellow"/>
        </w:rPr>
        <w:t>e.g.,</w:t>
      </w:r>
      <w:r w:rsidR="00EF10C7" w:rsidRPr="0009302B">
        <w:rPr>
          <w:i/>
          <w:highlight w:val="yellow"/>
        </w:rPr>
        <w:t xml:space="preserve"> </w:t>
      </w:r>
      <w:r w:rsidR="00EF10C7" w:rsidRPr="0009302B">
        <w:rPr>
          <w:i/>
          <w:highlight w:val="yellow"/>
        </w:rPr>
        <w:sym w:font="Symbol" w:char="F062"/>
      </w:r>
      <w:r w:rsidR="00EF10C7" w:rsidRPr="0009302B">
        <w:rPr>
          <w:i/>
          <w:highlight w:val="yellow"/>
        </w:rPr>
        <w:t>-actin</w:t>
      </w:r>
      <w:r w:rsidR="00EF10C7" w:rsidRPr="0009302B">
        <w:rPr>
          <w:highlight w:val="yellow"/>
        </w:rPr>
        <w:t>).</w:t>
      </w:r>
      <w:r w:rsidR="00EF10C7" w:rsidRPr="00FB7290">
        <w:t xml:space="preserve"> </w:t>
      </w:r>
    </w:p>
    <w:p w14:paraId="5A8FFACD" w14:textId="77777777" w:rsidR="00EF10C7" w:rsidRPr="00FB7290" w:rsidRDefault="00EF10C7" w:rsidP="00A4792B">
      <w:pPr>
        <w:widowControl/>
      </w:pPr>
    </w:p>
    <w:p w14:paraId="26024C7A" w14:textId="7CB4AC6B" w:rsidR="00757D67" w:rsidRPr="00FB7290" w:rsidRDefault="00EF10C7" w:rsidP="00A4792B">
      <w:pPr>
        <w:widowControl/>
        <w:rPr>
          <w:i/>
        </w:rPr>
      </w:pPr>
      <w:r w:rsidRPr="00FB7290">
        <w:t xml:space="preserve">5.5) </w:t>
      </w:r>
      <w:r w:rsidR="00D16F5D" w:rsidRPr="00FB7290">
        <w:t xml:space="preserve">In order to </w:t>
      </w:r>
      <w:r w:rsidR="00717381" w:rsidRPr="00FB7290">
        <w:t>determine</w:t>
      </w:r>
      <w:r w:rsidR="00D16F5D" w:rsidRPr="00FB7290">
        <w:t xml:space="preserve"> relative </w:t>
      </w:r>
      <w:r w:rsidR="00717381" w:rsidRPr="00FB7290">
        <w:t>expression</w:t>
      </w:r>
      <w:r w:rsidR="00D16F5D" w:rsidRPr="00FB7290">
        <w:t xml:space="preserve"> values</w:t>
      </w:r>
      <w:r w:rsidR="00717381" w:rsidRPr="00FB7290">
        <w:t xml:space="preserve">, calculate the mean relative quantity for each replicate, then, for each sample, divide the mean relative quantity for the target gene by the mean relative quantity for </w:t>
      </w:r>
      <w:r w:rsidR="00717381" w:rsidRPr="00FB7290">
        <w:rPr>
          <w:i/>
        </w:rPr>
        <w:sym w:font="Symbol" w:char="F062"/>
      </w:r>
      <w:r w:rsidR="00717381" w:rsidRPr="00FB7290">
        <w:rPr>
          <w:i/>
        </w:rPr>
        <w:t>-actin.</w:t>
      </w:r>
      <w:r w:rsidR="00717381" w:rsidRPr="00FB7290">
        <w:t xml:space="preserve"> </w:t>
      </w:r>
    </w:p>
    <w:p w14:paraId="7DD9F392" w14:textId="77777777" w:rsidR="00E0298F" w:rsidRPr="00FB7290" w:rsidRDefault="00E0298F" w:rsidP="00A4792B">
      <w:pPr>
        <w:widowControl/>
      </w:pPr>
    </w:p>
    <w:p w14:paraId="2D6235BB" w14:textId="78F4E634" w:rsidR="00E0298F" w:rsidRPr="00FB7290" w:rsidRDefault="00717381" w:rsidP="00A4792B">
      <w:pPr>
        <w:widowControl/>
        <w:rPr>
          <w:b/>
        </w:rPr>
      </w:pPr>
      <w:r w:rsidRPr="00FB7290">
        <w:rPr>
          <w:b/>
        </w:rPr>
        <w:t>6</w:t>
      </w:r>
      <w:r w:rsidR="00511746" w:rsidRPr="00FB7290">
        <w:rPr>
          <w:b/>
        </w:rPr>
        <w:t xml:space="preserve">. </w:t>
      </w:r>
      <w:r w:rsidR="00E0298F" w:rsidRPr="00FB7290">
        <w:rPr>
          <w:b/>
        </w:rPr>
        <w:t>Statistical analysis</w:t>
      </w:r>
    </w:p>
    <w:p w14:paraId="6FCC5875" w14:textId="77777777" w:rsidR="00EB10F6" w:rsidRPr="00FB7290" w:rsidRDefault="00EB10F6" w:rsidP="00A4792B">
      <w:pPr>
        <w:widowControl/>
        <w:rPr>
          <w:b/>
        </w:rPr>
      </w:pPr>
    </w:p>
    <w:p w14:paraId="2BB40CFE" w14:textId="7AE218B6" w:rsidR="00E0298F" w:rsidRPr="00FB7290" w:rsidRDefault="00EB10F6" w:rsidP="00A4792B">
      <w:pPr>
        <w:widowControl/>
      </w:pPr>
      <w:r w:rsidRPr="00FB7290">
        <w:t xml:space="preserve">6.1) </w:t>
      </w:r>
      <w:r w:rsidR="00C47075" w:rsidRPr="00FB7290">
        <w:t>Using</w:t>
      </w:r>
      <w:r w:rsidR="002C25E3" w:rsidRPr="00FB7290">
        <w:t xml:space="preserve"> statistical </w:t>
      </w:r>
      <w:r w:rsidR="00C47075" w:rsidRPr="00FB7290">
        <w:t xml:space="preserve">analysis software, </w:t>
      </w:r>
      <w:r w:rsidR="0076200F" w:rsidRPr="00FB7290">
        <w:t xml:space="preserve">enter </w:t>
      </w:r>
      <w:r w:rsidR="00C47075" w:rsidRPr="00FB7290">
        <w:t>data into the program under the column statistics option. Select a o</w:t>
      </w:r>
      <w:r w:rsidR="000F38AF" w:rsidRPr="00FB7290">
        <w:t>ne-way ANOVA</w:t>
      </w:r>
      <w:r w:rsidR="00E0298F" w:rsidRPr="00FB7290">
        <w:t xml:space="preserve"> </w:t>
      </w:r>
      <w:r w:rsidR="000F38AF" w:rsidRPr="00FB7290">
        <w:t>with the Dunnett’s post</w:t>
      </w:r>
      <w:r w:rsidR="00B4631B">
        <w:t xml:space="preserve"> hoc </w:t>
      </w:r>
      <w:r w:rsidR="000F38AF" w:rsidRPr="00FB7290">
        <w:t xml:space="preserve">test </w:t>
      </w:r>
      <w:r w:rsidR="00E0298F" w:rsidRPr="00FB7290">
        <w:t>to assess differences between mean</w:t>
      </w:r>
      <w:r w:rsidR="00294901">
        <w:t xml:space="preserve"> values</w:t>
      </w:r>
      <w:r w:rsidR="00E0298F" w:rsidRPr="00FB7290">
        <w:t xml:space="preserve"> of clock gene expression after </w:t>
      </w:r>
      <w:r w:rsidR="000F38AF" w:rsidRPr="00FB7290">
        <w:t>PAMP</w:t>
      </w:r>
      <w:r w:rsidR="00E0298F" w:rsidRPr="00FB7290">
        <w:t xml:space="preserve"> c</w:t>
      </w:r>
      <w:r w:rsidR="007D778A" w:rsidRPr="00FB7290">
        <w:t>hallenge versus the control</w:t>
      </w:r>
      <w:r w:rsidR="00E0298F" w:rsidRPr="00FB7290">
        <w:t xml:space="preserve">. </w:t>
      </w:r>
    </w:p>
    <w:p w14:paraId="6275BDF9" w14:textId="77777777" w:rsidR="008A67B4" w:rsidRPr="00FB7290" w:rsidRDefault="008A67B4" w:rsidP="00A4792B">
      <w:pPr>
        <w:pStyle w:val="NormalWeb"/>
        <w:widowControl/>
        <w:spacing w:before="0" w:beforeAutospacing="0" w:after="0" w:afterAutospacing="0"/>
        <w:rPr>
          <w:b/>
        </w:rPr>
      </w:pPr>
    </w:p>
    <w:p w14:paraId="43A65199" w14:textId="2EF9FD47" w:rsidR="00A31D20" w:rsidRPr="00FB7290" w:rsidRDefault="006305D7" w:rsidP="00A4792B">
      <w:pPr>
        <w:pStyle w:val="NormalWeb"/>
        <w:widowControl/>
        <w:spacing w:before="0" w:beforeAutospacing="0" w:after="0" w:afterAutospacing="0"/>
        <w:rPr>
          <w:b/>
        </w:rPr>
      </w:pPr>
      <w:r w:rsidRPr="00FB7290">
        <w:rPr>
          <w:b/>
        </w:rPr>
        <w:t>REPRESENTATIVE RESULTS</w:t>
      </w:r>
      <w:r w:rsidR="00EF1462" w:rsidRPr="00FB7290">
        <w:rPr>
          <w:b/>
        </w:rPr>
        <w:t>:</w:t>
      </w:r>
    </w:p>
    <w:p w14:paraId="1B95A820" w14:textId="5A390B4A" w:rsidR="00422379" w:rsidRPr="00FB7290" w:rsidRDefault="0044056A" w:rsidP="00A4792B">
      <w:pPr>
        <w:pStyle w:val="NormalWeb"/>
        <w:widowControl/>
        <w:spacing w:before="0" w:beforeAutospacing="0" w:after="0" w:afterAutospacing="0"/>
        <w:rPr>
          <w:color w:val="000000" w:themeColor="text1"/>
        </w:rPr>
      </w:pPr>
      <w:r w:rsidRPr="00FB7290">
        <w:rPr>
          <w:color w:val="000000" w:themeColor="text1"/>
        </w:rPr>
        <w:t xml:space="preserve">Mice </w:t>
      </w:r>
      <w:proofErr w:type="gramStart"/>
      <w:r w:rsidRPr="00FB7290">
        <w:rPr>
          <w:color w:val="000000" w:themeColor="text1"/>
        </w:rPr>
        <w:t>were sacrificed</w:t>
      </w:r>
      <w:proofErr w:type="gramEnd"/>
      <w:r w:rsidRPr="00FB7290">
        <w:rPr>
          <w:color w:val="000000" w:themeColor="text1"/>
        </w:rPr>
        <w:t xml:space="preserve"> </w:t>
      </w:r>
      <w:r w:rsidR="0096308B" w:rsidRPr="00FB7290">
        <w:rPr>
          <w:color w:val="000000" w:themeColor="text1"/>
        </w:rPr>
        <w:t xml:space="preserve">at ZT13, </w:t>
      </w:r>
      <w:r w:rsidRPr="00FB7290">
        <w:rPr>
          <w:color w:val="000000" w:themeColor="text1"/>
        </w:rPr>
        <w:t xml:space="preserve">splenocytes were isolated and challenged </w:t>
      </w:r>
      <w:r w:rsidR="00FB7290" w:rsidRPr="00FB7290">
        <w:rPr>
          <w:i/>
          <w:color w:val="000000" w:themeColor="text1"/>
        </w:rPr>
        <w:t>ex vivo</w:t>
      </w:r>
      <w:r w:rsidR="0096308B" w:rsidRPr="00FB7290">
        <w:rPr>
          <w:i/>
          <w:color w:val="000000" w:themeColor="text1"/>
        </w:rPr>
        <w:t xml:space="preserve"> </w:t>
      </w:r>
      <w:r w:rsidRPr="00FB7290">
        <w:rPr>
          <w:color w:val="000000" w:themeColor="text1"/>
        </w:rPr>
        <w:t xml:space="preserve">with </w:t>
      </w:r>
      <w:r w:rsidR="00C23F45" w:rsidRPr="00FB7290">
        <w:rPr>
          <w:color w:val="000000" w:themeColor="text1"/>
        </w:rPr>
        <w:t>the PAMPs LPS, ODN1826, or HKLM</w:t>
      </w:r>
      <w:r w:rsidRPr="00FB7290">
        <w:rPr>
          <w:color w:val="000000" w:themeColor="text1"/>
        </w:rPr>
        <w:t xml:space="preserve">. </w:t>
      </w:r>
      <w:r w:rsidR="00422379" w:rsidRPr="00FB7290">
        <w:rPr>
          <w:color w:val="000000" w:themeColor="text1"/>
        </w:rPr>
        <w:t xml:space="preserve">After 3 h, </w:t>
      </w:r>
      <w:r w:rsidR="0096308B" w:rsidRPr="00FB7290">
        <w:rPr>
          <w:color w:val="000000" w:themeColor="text1"/>
        </w:rPr>
        <w:t xml:space="preserve">RNA was isolated, and </w:t>
      </w:r>
      <w:r w:rsidR="00B4631B">
        <w:rPr>
          <w:color w:val="000000" w:themeColor="text1"/>
        </w:rPr>
        <w:t>q</w:t>
      </w:r>
      <w:r w:rsidR="00422379" w:rsidRPr="00FB7290">
        <w:rPr>
          <w:color w:val="000000" w:themeColor="text1"/>
        </w:rPr>
        <w:t xml:space="preserve">PCR </w:t>
      </w:r>
      <w:proofErr w:type="gramStart"/>
      <w:r w:rsidR="00422379" w:rsidRPr="00FB7290">
        <w:rPr>
          <w:color w:val="000000" w:themeColor="text1"/>
        </w:rPr>
        <w:t>was used</w:t>
      </w:r>
      <w:proofErr w:type="gramEnd"/>
      <w:r w:rsidR="00422379" w:rsidRPr="00FB7290">
        <w:rPr>
          <w:color w:val="000000" w:themeColor="text1"/>
        </w:rPr>
        <w:t xml:space="preserve"> to assess </w:t>
      </w:r>
      <w:r w:rsidR="0096308B" w:rsidRPr="00FB7290">
        <w:rPr>
          <w:color w:val="000000" w:themeColor="text1"/>
        </w:rPr>
        <w:t>relative expression levels</w:t>
      </w:r>
      <w:r w:rsidR="00422379" w:rsidRPr="00FB7290">
        <w:rPr>
          <w:color w:val="000000" w:themeColor="text1"/>
        </w:rPr>
        <w:t xml:space="preserve"> of the </w:t>
      </w:r>
      <w:r w:rsidR="00D421ED" w:rsidRPr="00FB7290">
        <w:rPr>
          <w:color w:val="000000" w:themeColor="text1"/>
        </w:rPr>
        <w:t xml:space="preserve">molecular </w:t>
      </w:r>
      <w:r w:rsidR="00422379" w:rsidRPr="00FB7290">
        <w:rPr>
          <w:color w:val="000000" w:themeColor="text1"/>
        </w:rPr>
        <w:t xml:space="preserve">clock genes </w:t>
      </w:r>
      <w:r w:rsidR="00422379" w:rsidRPr="00FB7290">
        <w:rPr>
          <w:i/>
          <w:color w:val="000000" w:themeColor="text1"/>
        </w:rPr>
        <w:t>Clock</w:t>
      </w:r>
      <w:r w:rsidR="00422379" w:rsidRPr="00FB7290">
        <w:rPr>
          <w:color w:val="000000" w:themeColor="text1"/>
        </w:rPr>
        <w:t xml:space="preserve">, </w:t>
      </w:r>
      <w:r w:rsidR="00422379" w:rsidRPr="00FB7290">
        <w:rPr>
          <w:i/>
          <w:color w:val="000000" w:themeColor="text1"/>
        </w:rPr>
        <w:t>Per2</w:t>
      </w:r>
      <w:r w:rsidR="00422379" w:rsidRPr="00FB7290">
        <w:rPr>
          <w:color w:val="000000" w:themeColor="text1"/>
        </w:rPr>
        <w:t xml:space="preserve">, </w:t>
      </w:r>
      <w:proofErr w:type="spellStart"/>
      <w:r w:rsidR="00422379" w:rsidRPr="00FB7290">
        <w:rPr>
          <w:i/>
          <w:color w:val="000000" w:themeColor="text1"/>
        </w:rPr>
        <w:t>Dbp</w:t>
      </w:r>
      <w:proofErr w:type="spellEnd"/>
      <w:r w:rsidR="00422379" w:rsidRPr="00FB7290">
        <w:rPr>
          <w:i/>
          <w:color w:val="000000" w:themeColor="text1"/>
        </w:rPr>
        <w:t xml:space="preserve">, </w:t>
      </w:r>
      <w:r w:rsidR="00422379" w:rsidRPr="00FB7290">
        <w:rPr>
          <w:color w:val="000000" w:themeColor="text1"/>
        </w:rPr>
        <w:t xml:space="preserve">and </w:t>
      </w:r>
      <w:r w:rsidR="00422379" w:rsidRPr="00FB7290">
        <w:rPr>
          <w:i/>
          <w:color w:val="000000" w:themeColor="text1"/>
        </w:rPr>
        <w:t>Rev-</w:t>
      </w:r>
      <w:proofErr w:type="spellStart"/>
      <w:r w:rsidR="00422379" w:rsidRPr="00FB7290">
        <w:rPr>
          <w:i/>
          <w:color w:val="000000" w:themeColor="text1"/>
        </w:rPr>
        <w:t>erb</w:t>
      </w:r>
      <w:proofErr w:type="spellEnd"/>
      <w:r w:rsidR="00D421ED" w:rsidRPr="00FB7290">
        <w:rPr>
          <w:i/>
          <w:color w:val="000000" w:themeColor="text1"/>
        </w:rPr>
        <w:sym w:font="Symbol" w:char="F061"/>
      </w:r>
      <w:r w:rsidR="00C23F45" w:rsidRPr="00FB7290">
        <w:rPr>
          <w:color w:val="000000" w:themeColor="text1"/>
        </w:rPr>
        <w:t xml:space="preserve"> compared to unchallenged control cells. </w:t>
      </w:r>
      <w:r w:rsidR="00253CFC" w:rsidRPr="00FB7290">
        <w:rPr>
          <w:color w:val="000000" w:themeColor="text1"/>
        </w:rPr>
        <w:t xml:space="preserve">After PAMP </w:t>
      </w:r>
      <w:r w:rsidR="000C3BA9" w:rsidRPr="00FB7290">
        <w:rPr>
          <w:color w:val="000000" w:themeColor="text1"/>
        </w:rPr>
        <w:t xml:space="preserve">challenge, </w:t>
      </w:r>
      <w:r w:rsidR="00253CFC" w:rsidRPr="00FB7290">
        <w:rPr>
          <w:i/>
          <w:color w:val="000000" w:themeColor="text1"/>
        </w:rPr>
        <w:t xml:space="preserve">Clock </w:t>
      </w:r>
      <w:r w:rsidR="00253CFC" w:rsidRPr="00FB7290">
        <w:rPr>
          <w:color w:val="000000" w:themeColor="text1"/>
        </w:rPr>
        <w:t>expression levels w</w:t>
      </w:r>
      <w:r w:rsidR="000C3BA9" w:rsidRPr="00FB7290">
        <w:rPr>
          <w:color w:val="000000" w:themeColor="text1"/>
        </w:rPr>
        <w:t>ere not significantly different than expression in the control cells (</w:t>
      </w:r>
      <w:r w:rsidR="00FB7290" w:rsidRPr="00FB7290">
        <w:rPr>
          <w:b/>
          <w:color w:val="000000" w:themeColor="text1"/>
        </w:rPr>
        <w:t>Figure 1A</w:t>
      </w:r>
      <w:r w:rsidR="000C3BA9" w:rsidRPr="00FB7290">
        <w:rPr>
          <w:color w:val="000000" w:themeColor="text1"/>
        </w:rPr>
        <w:t xml:space="preserve">). </w:t>
      </w:r>
      <w:r w:rsidR="00541757" w:rsidRPr="00FB7290">
        <w:rPr>
          <w:i/>
          <w:color w:val="000000" w:themeColor="text1"/>
        </w:rPr>
        <w:t xml:space="preserve">Per2 </w:t>
      </w:r>
      <w:r w:rsidR="00541757" w:rsidRPr="00FB7290">
        <w:rPr>
          <w:color w:val="000000" w:themeColor="text1"/>
        </w:rPr>
        <w:t xml:space="preserve">expression levels </w:t>
      </w:r>
      <w:proofErr w:type="gramStart"/>
      <w:r w:rsidR="00541757" w:rsidRPr="00FB7290">
        <w:rPr>
          <w:color w:val="000000" w:themeColor="text1"/>
        </w:rPr>
        <w:t>were significantly elevated</w:t>
      </w:r>
      <w:proofErr w:type="gramEnd"/>
      <w:r w:rsidR="00541757" w:rsidRPr="00FB7290">
        <w:rPr>
          <w:color w:val="000000" w:themeColor="text1"/>
        </w:rPr>
        <w:t xml:space="preserve"> </w:t>
      </w:r>
      <w:r w:rsidR="006F5533" w:rsidRPr="00FB7290">
        <w:rPr>
          <w:color w:val="000000" w:themeColor="text1"/>
        </w:rPr>
        <w:t xml:space="preserve">in cells challenged with LPS and ODN1826 when compared to </w:t>
      </w:r>
      <w:r w:rsidR="000A4C32" w:rsidRPr="00FB7290">
        <w:rPr>
          <w:color w:val="000000" w:themeColor="text1"/>
        </w:rPr>
        <w:t>unchallenged controls (</w:t>
      </w:r>
      <w:r w:rsidR="00FB7290" w:rsidRPr="00FB7290">
        <w:rPr>
          <w:b/>
          <w:color w:val="000000" w:themeColor="text1"/>
        </w:rPr>
        <w:t>Figure 1B</w:t>
      </w:r>
      <w:r w:rsidR="000A4C32" w:rsidRPr="00FB7290">
        <w:rPr>
          <w:color w:val="000000" w:themeColor="text1"/>
        </w:rPr>
        <w:t xml:space="preserve">). </w:t>
      </w:r>
      <w:r w:rsidR="00BB13D1" w:rsidRPr="00FB7290">
        <w:rPr>
          <w:color w:val="000000" w:themeColor="text1"/>
        </w:rPr>
        <w:t xml:space="preserve">LPS was the only PAMP to alter </w:t>
      </w:r>
      <w:r w:rsidR="00BB13D1" w:rsidRPr="00FB7290">
        <w:rPr>
          <w:i/>
          <w:color w:val="000000" w:themeColor="text1"/>
        </w:rPr>
        <w:t>Rev-</w:t>
      </w:r>
      <w:proofErr w:type="spellStart"/>
      <w:r w:rsidR="00BB13D1" w:rsidRPr="00FB7290">
        <w:rPr>
          <w:i/>
          <w:color w:val="000000" w:themeColor="text1"/>
        </w:rPr>
        <w:t>erb</w:t>
      </w:r>
      <w:proofErr w:type="spellEnd"/>
      <w:r w:rsidR="00BB13D1" w:rsidRPr="00FB7290">
        <w:rPr>
          <w:i/>
          <w:color w:val="000000" w:themeColor="text1"/>
        </w:rPr>
        <w:sym w:font="Symbol" w:char="F061"/>
      </w:r>
      <w:r w:rsidR="00BB13D1" w:rsidRPr="00FB7290">
        <w:rPr>
          <w:color w:val="000000" w:themeColor="text1"/>
        </w:rPr>
        <w:t xml:space="preserve"> expression, as mRNA levels were significantly lower than in the unchallenged controls (</w:t>
      </w:r>
      <w:r w:rsidR="00FB7290" w:rsidRPr="00FB7290">
        <w:rPr>
          <w:b/>
          <w:color w:val="000000" w:themeColor="text1"/>
        </w:rPr>
        <w:t>Figure 1C</w:t>
      </w:r>
      <w:r w:rsidR="00BB13D1" w:rsidRPr="00FB7290">
        <w:rPr>
          <w:color w:val="000000" w:themeColor="text1"/>
        </w:rPr>
        <w:t xml:space="preserve">). </w:t>
      </w:r>
      <w:r w:rsidR="00BC090C" w:rsidRPr="00FB7290">
        <w:rPr>
          <w:color w:val="000000" w:themeColor="text1"/>
        </w:rPr>
        <w:t xml:space="preserve">Lastly, </w:t>
      </w:r>
      <w:r w:rsidR="00033A21" w:rsidRPr="00FB7290">
        <w:rPr>
          <w:color w:val="000000" w:themeColor="text1"/>
        </w:rPr>
        <w:t xml:space="preserve">significantly lower mRNA levels </w:t>
      </w:r>
      <w:proofErr w:type="gramStart"/>
      <w:r w:rsidR="00033A21" w:rsidRPr="00FB7290">
        <w:rPr>
          <w:color w:val="000000" w:themeColor="text1"/>
        </w:rPr>
        <w:t>were observed</w:t>
      </w:r>
      <w:proofErr w:type="gramEnd"/>
      <w:r w:rsidR="00033A21" w:rsidRPr="00FB7290">
        <w:rPr>
          <w:color w:val="000000" w:themeColor="text1"/>
        </w:rPr>
        <w:t xml:space="preserve"> for </w:t>
      </w:r>
      <w:proofErr w:type="spellStart"/>
      <w:r w:rsidR="00033A21" w:rsidRPr="00FB7290">
        <w:rPr>
          <w:i/>
          <w:color w:val="000000" w:themeColor="text1"/>
        </w:rPr>
        <w:t>Dbp</w:t>
      </w:r>
      <w:proofErr w:type="spellEnd"/>
      <w:r w:rsidR="00033A21" w:rsidRPr="00FB7290">
        <w:rPr>
          <w:i/>
          <w:color w:val="000000" w:themeColor="text1"/>
        </w:rPr>
        <w:t xml:space="preserve"> </w:t>
      </w:r>
      <w:r w:rsidR="00033A21" w:rsidRPr="00FB7290">
        <w:rPr>
          <w:color w:val="000000" w:themeColor="text1"/>
        </w:rPr>
        <w:t xml:space="preserve">after challenge with each </w:t>
      </w:r>
      <w:r w:rsidR="00BC090C" w:rsidRPr="00FB7290">
        <w:rPr>
          <w:color w:val="000000" w:themeColor="text1"/>
        </w:rPr>
        <w:t xml:space="preserve">of the PAMPs </w:t>
      </w:r>
      <w:r w:rsidR="00B10BA6" w:rsidRPr="00FB7290">
        <w:rPr>
          <w:color w:val="000000" w:themeColor="text1"/>
        </w:rPr>
        <w:t xml:space="preserve">when compared to the controls </w:t>
      </w:r>
      <w:r w:rsidR="00033A21" w:rsidRPr="00FB7290">
        <w:rPr>
          <w:color w:val="000000" w:themeColor="text1"/>
        </w:rPr>
        <w:t>(</w:t>
      </w:r>
      <w:r w:rsidR="00FB7290" w:rsidRPr="00FB7290">
        <w:rPr>
          <w:b/>
          <w:color w:val="000000" w:themeColor="text1"/>
        </w:rPr>
        <w:t>Figure 1D</w:t>
      </w:r>
      <w:r w:rsidR="00033A21" w:rsidRPr="00FB7290">
        <w:rPr>
          <w:color w:val="000000" w:themeColor="text1"/>
        </w:rPr>
        <w:t xml:space="preserve">). </w:t>
      </w:r>
      <w:r w:rsidR="006E7C2E" w:rsidRPr="00FB7290">
        <w:rPr>
          <w:color w:val="000000" w:themeColor="text1"/>
        </w:rPr>
        <w:t xml:space="preserve">Consistent with what has been previously shown, </w:t>
      </w:r>
      <w:r w:rsidR="00177B08" w:rsidRPr="00FB7290">
        <w:rPr>
          <w:color w:val="000000" w:themeColor="text1"/>
        </w:rPr>
        <w:t xml:space="preserve">out of all the clock associated genes examined, </w:t>
      </w:r>
      <w:proofErr w:type="spellStart"/>
      <w:r w:rsidR="006E7C2E" w:rsidRPr="00FB7290">
        <w:rPr>
          <w:i/>
          <w:color w:val="000000" w:themeColor="text1"/>
        </w:rPr>
        <w:t>Dbp</w:t>
      </w:r>
      <w:proofErr w:type="spellEnd"/>
      <w:r w:rsidR="006E7C2E" w:rsidRPr="00FB7290">
        <w:rPr>
          <w:i/>
          <w:color w:val="000000" w:themeColor="text1"/>
        </w:rPr>
        <w:t xml:space="preserve"> </w:t>
      </w:r>
      <w:r w:rsidR="00177B08" w:rsidRPr="00FB7290">
        <w:rPr>
          <w:color w:val="000000" w:themeColor="text1"/>
        </w:rPr>
        <w:t xml:space="preserve">expression </w:t>
      </w:r>
      <w:r w:rsidR="006E7C2E" w:rsidRPr="00FB7290">
        <w:rPr>
          <w:color w:val="000000" w:themeColor="text1"/>
        </w:rPr>
        <w:t xml:space="preserve">tends to be most </w:t>
      </w:r>
      <w:r w:rsidR="00177B08" w:rsidRPr="00FB7290">
        <w:rPr>
          <w:color w:val="000000" w:themeColor="text1"/>
        </w:rPr>
        <w:t>affected by PAMP challenge</w:t>
      </w:r>
      <w:r w:rsidR="00177B08" w:rsidRPr="00FB7290">
        <w:rPr>
          <w:color w:val="000000" w:themeColor="text1"/>
        </w:rPr>
        <w:fldChar w:fldCharType="begin" w:fldLock="1"/>
      </w:r>
      <w:r w:rsidR="00873FF6" w:rsidRPr="00FB7290">
        <w:rPr>
          <w:color w:val="000000" w:themeColor="text1"/>
        </w:rPr>
        <w:instrText>ADDIN CSL_CITATION { "citationItems" : [ { "id" : "ITEM-1", "itemData" : { "DOI" : "doi: 10.1371/journal.pone.0189949", "ISBN" : "1111111111", "author" : [ { "dropping-particle" : "", "family" : "Silver", "given" : "Adam C", "non-dropping-particle" : "", "parse-names" : false, "suffix" : "" } ], "id" : "ITEM-1", "issued" : { "date-parts" : [ [ "2017" ] ] }, "page" : "12-15", "title" : "Pathogen-associated molecular patterns alter molecular clock gene expression in mouse splenocytes", "type" : "article-journal" }, "uris" : [ "http://www.mendeley.com/documents/?uuid=9b567ddc-03a9-491c-a958-358a3d24d421" ] } ], "mendeley" : { "formattedCitation" : "&lt;sup&gt;23&lt;/sup&gt;", "plainTextFormattedCitation" : "23", "previouslyFormattedCitation" : "&lt;sup&gt;24&lt;/sup&gt;" }, "properties" : { "noteIndex" : 0 }, "schema" : "https://github.com/citation-style-language/schema/raw/master/csl-citation.json" }</w:instrText>
      </w:r>
      <w:r w:rsidR="00177B08" w:rsidRPr="00FB7290">
        <w:rPr>
          <w:color w:val="000000" w:themeColor="text1"/>
        </w:rPr>
        <w:fldChar w:fldCharType="separate"/>
      </w:r>
      <w:r w:rsidR="00873FF6" w:rsidRPr="00FB7290">
        <w:rPr>
          <w:color w:val="000000" w:themeColor="text1"/>
          <w:vertAlign w:val="superscript"/>
        </w:rPr>
        <w:t>23</w:t>
      </w:r>
      <w:r w:rsidR="00177B08" w:rsidRPr="00FB7290">
        <w:rPr>
          <w:color w:val="000000" w:themeColor="text1"/>
        </w:rPr>
        <w:fldChar w:fldCharType="end"/>
      </w:r>
      <w:r w:rsidR="00177B08" w:rsidRPr="00FB7290">
        <w:rPr>
          <w:color w:val="000000" w:themeColor="text1"/>
        </w:rPr>
        <w:t xml:space="preserve">. </w:t>
      </w:r>
    </w:p>
    <w:p w14:paraId="1F08B53D" w14:textId="77777777" w:rsidR="00507982" w:rsidRPr="00FB7290" w:rsidRDefault="00507982" w:rsidP="00A4792B">
      <w:pPr>
        <w:widowControl/>
        <w:rPr>
          <w:color w:val="808080" w:themeColor="background1" w:themeShade="80"/>
        </w:rPr>
      </w:pPr>
    </w:p>
    <w:p w14:paraId="3C9083F6" w14:textId="2116BE5E" w:rsidR="00B32616" w:rsidRPr="00FB7290" w:rsidRDefault="001503E2" w:rsidP="00A4792B">
      <w:pPr>
        <w:widowControl/>
        <w:rPr>
          <w:bCs/>
          <w:color w:val="808080"/>
        </w:rPr>
      </w:pPr>
      <w:r w:rsidRPr="00FB7290">
        <w:rPr>
          <w:b/>
        </w:rPr>
        <w:t>FIGURE</w:t>
      </w:r>
      <w:r w:rsidR="0013621E" w:rsidRPr="00FB7290">
        <w:rPr>
          <w:b/>
        </w:rPr>
        <w:t xml:space="preserve"> </w:t>
      </w:r>
      <w:r w:rsidRPr="00FB7290">
        <w:rPr>
          <w:b/>
        </w:rPr>
        <w:t>LEGEND</w:t>
      </w:r>
      <w:r w:rsidR="00B4631B">
        <w:rPr>
          <w:b/>
        </w:rPr>
        <w:t>S</w:t>
      </w:r>
      <w:r w:rsidR="00B32616" w:rsidRPr="00FB7290">
        <w:rPr>
          <w:b/>
        </w:rPr>
        <w:t>:</w:t>
      </w:r>
      <w:r w:rsidR="00B32616" w:rsidRPr="00FB7290">
        <w:rPr>
          <w:color w:val="808080"/>
        </w:rPr>
        <w:t xml:space="preserve"> </w:t>
      </w:r>
    </w:p>
    <w:p w14:paraId="0493A70E" w14:textId="2BE0721F" w:rsidR="00070319" w:rsidRPr="00FB7290" w:rsidRDefault="00070319" w:rsidP="00A4792B">
      <w:pPr>
        <w:widowControl/>
        <w:rPr>
          <w:color w:val="808080"/>
        </w:rPr>
      </w:pPr>
    </w:p>
    <w:p w14:paraId="295F249F" w14:textId="5DDECFAD" w:rsidR="004C52EA" w:rsidRPr="00FB7290" w:rsidRDefault="00FB7290" w:rsidP="00A4792B">
      <w:pPr>
        <w:widowControl/>
        <w:rPr>
          <w:color w:val="000000" w:themeColor="text1"/>
        </w:rPr>
      </w:pPr>
      <w:r w:rsidRPr="00FB7290">
        <w:rPr>
          <w:b/>
          <w:color w:val="000000" w:themeColor="text1"/>
        </w:rPr>
        <w:t>Figure 1</w:t>
      </w:r>
      <w:r w:rsidR="00507982" w:rsidRPr="00FB7290">
        <w:rPr>
          <w:b/>
          <w:color w:val="000000" w:themeColor="text1"/>
        </w:rPr>
        <w:t xml:space="preserve">: </w:t>
      </w:r>
      <w:r w:rsidR="00180E5D" w:rsidRPr="00FB7290">
        <w:rPr>
          <w:b/>
          <w:color w:val="000000" w:themeColor="text1"/>
        </w:rPr>
        <w:t>Altered clock gene expression in mouse splenocytes after</w:t>
      </w:r>
      <w:r w:rsidR="00180E5D" w:rsidRPr="00FB7290">
        <w:rPr>
          <w:b/>
          <w:i/>
          <w:color w:val="000000" w:themeColor="text1"/>
        </w:rPr>
        <w:t xml:space="preserve"> </w:t>
      </w:r>
      <w:r w:rsidRPr="00FB7290">
        <w:rPr>
          <w:b/>
          <w:i/>
          <w:color w:val="000000" w:themeColor="text1"/>
        </w:rPr>
        <w:t>ex vivo</w:t>
      </w:r>
      <w:r w:rsidR="00180E5D" w:rsidRPr="00FB7290">
        <w:rPr>
          <w:b/>
          <w:color w:val="000000" w:themeColor="text1"/>
        </w:rPr>
        <w:t xml:space="preserve"> PAMP challenge.</w:t>
      </w:r>
      <w:r w:rsidR="008224D0" w:rsidRPr="00FB7290">
        <w:rPr>
          <w:b/>
          <w:color w:val="000000" w:themeColor="text1"/>
        </w:rPr>
        <w:t xml:space="preserve"> </w:t>
      </w:r>
      <w:r w:rsidR="008224D0" w:rsidRPr="00FB7290">
        <w:rPr>
          <w:color w:val="000000" w:themeColor="text1"/>
        </w:rPr>
        <w:t xml:space="preserve">Splenocytes </w:t>
      </w:r>
      <w:proofErr w:type="gramStart"/>
      <w:r w:rsidR="008224D0" w:rsidRPr="00FB7290">
        <w:rPr>
          <w:color w:val="000000" w:themeColor="text1"/>
        </w:rPr>
        <w:t>were isolated</w:t>
      </w:r>
      <w:proofErr w:type="gramEnd"/>
      <w:r w:rsidR="008224D0" w:rsidRPr="00FB7290">
        <w:rPr>
          <w:color w:val="000000" w:themeColor="text1"/>
        </w:rPr>
        <w:t xml:space="preserve"> at ZT13 and challenged with LPS, ODN1826, or HKLM. Relative clock mRNA levels (normalized to </w:t>
      </w:r>
      <w:r w:rsidR="008224D0" w:rsidRPr="00FB7290">
        <w:sym w:font="Symbol" w:char="F062"/>
      </w:r>
      <w:r w:rsidR="008224D0" w:rsidRPr="00FB7290">
        <w:t>-</w:t>
      </w:r>
      <w:r w:rsidR="008224D0" w:rsidRPr="00FB7290">
        <w:rPr>
          <w:color w:val="000000" w:themeColor="text1"/>
        </w:rPr>
        <w:t xml:space="preserve">actin) were determined by qPCR 3 h after challenge. Each data point represents expression level for 1 animal. </w:t>
      </w:r>
      <w:r w:rsidR="008604CF" w:rsidRPr="00FB7290">
        <w:rPr>
          <w:color w:val="000000" w:themeColor="text1"/>
        </w:rPr>
        <w:t xml:space="preserve">Experimental mean + SEM </w:t>
      </w:r>
      <w:proofErr w:type="gramStart"/>
      <w:r w:rsidR="00B4631B">
        <w:rPr>
          <w:color w:val="000000" w:themeColor="text1"/>
        </w:rPr>
        <w:t xml:space="preserve">are </w:t>
      </w:r>
      <w:r w:rsidR="00605E24" w:rsidRPr="00FB7290">
        <w:rPr>
          <w:color w:val="000000" w:themeColor="text1"/>
        </w:rPr>
        <w:t>given</w:t>
      </w:r>
      <w:proofErr w:type="gramEnd"/>
      <w:r w:rsidR="00605E24" w:rsidRPr="00FB7290">
        <w:rPr>
          <w:color w:val="000000" w:themeColor="text1"/>
        </w:rPr>
        <w:t>.</w:t>
      </w:r>
      <w:r w:rsidR="008604CF" w:rsidRPr="00FB7290">
        <w:rPr>
          <w:color w:val="000000" w:themeColor="text1"/>
        </w:rPr>
        <w:t xml:space="preserve"> </w:t>
      </w:r>
      <w:r w:rsidR="008224D0" w:rsidRPr="00FB7290">
        <w:rPr>
          <w:color w:val="000000" w:themeColor="text1"/>
        </w:rPr>
        <w:t>*</w:t>
      </w:r>
      <w:r w:rsidR="008224D0" w:rsidRPr="00FB7290">
        <w:rPr>
          <w:i/>
          <w:color w:val="000000" w:themeColor="text1"/>
        </w:rPr>
        <w:t xml:space="preserve">p </w:t>
      </w:r>
      <w:r w:rsidR="008224D0" w:rsidRPr="00FB7290">
        <w:rPr>
          <w:color w:val="000000" w:themeColor="text1"/>
        </w:rPr>
        <w:t>&lt; 0.05, *</w:t>
      </w:r>
      <w:r w:rsidR="000E5324" w:rsidRPr="00FB7290">
        <w:rPr>
          <w:color w:val="000000" w:themeColor="text1"/>
        </w:rPr>
        <w:t>*</w:t>
      </w:r>
      <w:r w:rsidR="008224D0" w:rsidRPr="00FB7290">
        <w:rPr>
          <w:i/>
          <w:color w:val="000000" w:themeColor="text1"/>
        </w:rPr>
        <w:t xml:space="preserve">p </w:t>
      </w:r>
      <w:r w:rsidR="008224D0" w:rsidRPr="00FB7290">
        <w:rPr>
          <w:color w:val="000000" w:themeColor="text1"/>
        </w:rPr>
        <w:t>&lt; 0.01, ***</w:t>
      </w:r>
      <w:r w:rsidR="008224D0" w:rsidRPr="00FB7290">
        <w:rPr>
          <w:i/>
          <w:color w:val="000000" w:themeColor="text1"/>
        </w:rPr>
        <w:t xml:space="preserve">p </w:t>
      </w:r>
      <w:r w:rsidR="008224D0" w:rsidRPr="00FB7290">
        <w:rPr>
          <w:color w:val="000000" w:themeColor="text1"/>
        </w:rPr>
        <w:t>&lt; 0.001</w:t>
      </w:r>
      <w:r w:rsidR="00B4631B">
        <w:rPr>
          <w:color w:val="000000" w:themeColor="text1"/>
        </w:rPr>
        <w:t xml:space="preserve">. The indicated challenges were </w:t>
      </w:r>
      <w:r w:rsidR="000E5324" w:rsidRPr="00FB7290">
        <w:rPr>
          <w:color w:val="000000" w:themeColor="text1"/>
        </w:rPr>
        <w:t>significantly different from the control (unchallenged cells) as per one-way ANOVA with the Dunnett’s post</w:t>
      </w:r>
      <w:r w:rsidR="00B4631B">
        <w:rPr>
          <w:color w:val="000000" w:themeColor="text1"/>
        </w:rPr>
        <w:t xml:space="preserve"> hoc </w:t>
      </w:r>
      <w:r w:rsidR="000E5324" w:rsidRPr="00FB7290">
        <w:rPr>
          <w:color w:val="000000" w:themeColor="text1"/>
        </w:rPr>
        <w:t xml:space="preserve">test. </w:t>
      </w:r>
    </w:p>
    <w:p w14:paraId="68EE1A9B" w14:textId="77777777" w:rsidR="001807D8" w:rsidRPr="00FB7290" w:rsidRDefault="001807D8" w:rsidP="00A4792B">
      <w:pPr>
        <w:widowControl/>
        <w:rPr>
          <w:color w:val="000000" w:themeColor="text1"/>
        </w:rPr>
      </w:pPr>
    </w:p>
    <w:p w14:paraId="583FD8B0" w14:textId="060075DC" w:rsidR="001807D8" w:rsidRPr="00B4631B" w:rsidRDefault="006305D7" w:rsidP="00A4792B">
      <w:pPr>
        <w:widowControl/>
        <w:rPr>
          <w:bCs/>
          <w:color w:val="808080"/>
        </w:rPr>
      </w:pPr>
      <w:r w:rsidRPr="00FB7290">
        <w:rPr>
          <w:b/>
        </w:rPr>
        <w:t>DISCUSSION</w:t>
      </w:r>
      <w:r w:rsidRPr="00FB7290">
        <w:rPr>
          <w:b/>
          <w:bCs/>
        </w:rPr>
        <w:t xml:space="preserve">: </w:t>
      </w:r>
    </w:p>
    <w:p w14:paraId="41579EF7" w14:textId="15D1943D" w:rsidR="00343284" w:rsidRPr="00FB7290" w:rsidRDefault="00343284" w:rsidP="00A4792B">
      <w:pPr>
        <w:widowControl/>
      </w:pPr>
      <w:r w:rsidRPr="00FB7290">
        <w:t xml:space="preserve">Within this protocol, a microvolume spectrophotometer can </w:t>
      </w:r>
      <w:proofErr w:type="gramStart"/>
      <w:r w:rsidRPr="00FB7290">
        <w:t>be used</w:t>
      </w:r>
      <w:proofErr w:type="gramEnd"/>
      <w:r w:rsidRPr="00FB7290">
        <w:t xml:space="preserve"> to quantify and assess the purity of the RNA being used in determining gene expression. </w:t>
      </w:r>
      <w:r w:rsidR="00527F16" w:rsidRPr="00FB7290">
        <w:t xml:space="preserve">Nucleic acids absorb UV light at 260 nm, proteins typically absorb light at 280 nm, while other potential contaminants used </w:t>
      </w:r>
      <w:r w:rsidR="00527F16" w:rsidRPr="00FB7290">
        <w:lastRenderedPageBreak/>
        <w:t>during an RNA extraction procedure (</w:t>
      </w:r>
      <w:r w:rsidR="00FB7290" w:rsidRPr="00FB7290">
        <w:rPr>
          <w:i/>
        </w:rPr>
        <w:t>e.g.,</w:t>
      </w:r>
      <w:r w:rsidR="00B4631B">
        <w:rPr>
          <w:i/>
        </w:rPr>
        <w:t xml:space="preserve"> </w:t>
      </w:r>
      <w:r w:rsidR="00527F16" w:rsidRPr="00FB7290">
        <w:t>phenol) are detect</w:t>
      </w:r>
      <w:r w:rsidR="00B4631B">
        <w:t>able</w:t>
      </w:r>
      <w:r w:rsidR="00527F16" w:rsidRPr="00FB7290">
        <w:t xml:space="preserve"> at 230 nm. Therefore, by assessing the absorbance (A) ratio at</w:t>
      </w:r>
      <w:r w:rsidR="00B4631B">
        <w:t xml:space="preserve"> </w:t>
      </w:r>
      <w:r w:rsidR="00527F16" w:rsidRPr="00FB7290">
        <w:t xml:space="preserve">260/280 </w:t>
      </w:r>
      <w:r w:rsidR="002C74AD" w:rsidRPr="00FB7290">
        <w:t xml:space="preserve">nm </w:t>
      </w:r>
      <w:r w:rsidR="00527F16" w:rsidRPr="00FB7290">
        <w:t xml:space="preserve">(RNA to protein) and 260/230 </w:t>
      </w:r>
      <w:r w:rsidR="00B4631B">
        <w:t xml:space="preserve">nm </w:t>
      </w:r>
      <w:r w:rsidR="00527F16" w:rsidRPr="00FB7290">
        <w:t xml:space="preserve">(RNA to non-protein contaminants) the quality of the RNA can </w:t>
      </w:r>
      <w:proofErr w:type="gramStart"/>
      <w:r w:rsidR="00527F16" w:rsidRPr="00FB7290">
        <w:t>be assessed</w:t>
      </w:r>
      <w:proofErr w:type="gramEnd"/>
      <w:r w:rsidR="00527F16" w:rsidRPr="00FB7290">
        <w:t>. High quality</w:t>
      </w:r>
      <w:r w:rsidR="002C74AD" w:rsidRPr="00FB7290">
        <w:t xml:space="preserve"> RNA</w:t>
      </w:r>
      <w:r w:rsidR="00527F16" w:rsidRPr="00FB7290">
        <w:t xml:space="preserve"> </w:t>
      </w:r>
      <w:r w:rsidR="00D53039" w:rsidRPr="00FB7290">
        <w:t xml:space="preserve">has an A260/280 </w:t>
      </w:r>
      <w:r w:rsidR="00527F16" w:rsidRPr="00FB7290">
        <w:t>ra</w:t>
      </w:r>
      <w:r w:rsidR="00D53039" w:rsidRPr="00FB7290">
        <w:t>tio</w:t>
      </w:r>
      <w:r w:rsidR="00C10649" w:rsidRPr="00FB7290">
        <w:t xml:space="preserve"> </w:t>
      </w:r>
      <w:r w:rsidR="00D53039" w:rsidRPr="00FB7290">
        <w:t>between 1.8 – 2.1</w:t>
      </w:r>
      <w:r w:rsidR="00C10649" w:rsidRPr="00FB7290">
        <w:t xml:space="preserve">, as lower ratios indicate protein contamination. </w:t>
      </w:r>
      <w:r w:rsidR="00D53039" w:rsidRPr="00FB7290">
        <w:t xml:space="preserve">A pure RNA sample will have an A260/230 ratio of 2.0. </w:t>
      </w:r>
    </w:p>
    <w:p w14:paraId="08181583" w14:textId="77777777" w:rsidR="00D53039" w:rsidRPr="00FB7290" w:rsidRDefault="00D53039" w:rsidP="00A4792B">
      <w:pPr>
        <w:widowControl/>
      </w:pPr>
    </w:p>
    <w:p w14:paraId="50B8AF46" w14:textId="18598F91" w:rsidR="009F47FC" w:rsidRPr="00FB7290" w:rsidRDefault="009F47FC" w:rsidP="00A4792B">
      <w:pPr>
        <w:widowControl/>
        <w:autoSpaceDE/>
        <w:autoSpaceDN/>
        <w:adjustRightInd/>
        <w:rPr>
          <w:color w:val="auto"/>
        </w:rPr>
      </w:pPr>
      <w:r w:rsidRPr="00FB7290">
        <w:rPr>
          <w:color w:val="auto"/>
        </w:rPr>
        <w:t xml:space="preserve">When </w:t>
      </w:r>
      <w:r w:rsidR="00C31383" w:rsidRPr="00FB7290">
        <w:rPr>
          <w:color w:val="auto"/>
        </w:rPr>
        <w:t xml:space="preserve">determining the relative </w:t>
      </w:r>
      <w:r w:rsidRPr="00FB7290">
        <w:rPr>
          <w:color w:val="auto"/>
        </w:rPr>
        <w:t>expression of a target gene</w:t>
      </w:r>
      <w:r w:rsidR="00C31383" w:rsidRPr="00FB7290">
        <w:rPr>
          <w:color w:val="auto"/>
        </w:rPr>
        <w:t xml:space="preserve"> (</w:t>
      </w:r>
      <w:r w:rsidR="00FB7290" w:rsidRPr="00FB7290">
        <w:rPr>
          <w:i/>
          <w:color w:val="auto"/>
        </w:rPr>
        <w:t>i.e.</w:t>
      </w:r>
      <w:r w:rsidR="00A4792B">
        <w:rPr>
          <w:i/>
          <w:color w:val="auto"/>
        </w:rPr>
        <w:t>,</w:t>
      </w:r>
      <w:r w:rsidR="00C31383" w:rsidRPr="00FB7290">
        <w:rPr>
          <w:i/>
          <w:color w:val="auto"/>
        </w:rPr>
        <w:t xml:space="preserve"> Per2, Clock, </w:t>
      </w:r>
      <w:r w:rsidR="00C31383" w:rsidRPr="00FB7290">
        <w:rPr>
          <w:i/>
          <w:color w:val="000000" w:themeColor="text1"/>
        </w:rPr>
        <w:t>Rev-</w:t>
      </w:r>
      <w:proofErr w:type="spellStart"/>
      <w:r w:rsidR="00C31383" w:rsidRPr="00FB7290">
        <w:rPr>
          <w:i/>
          <w:color w:val="000000" w:themeColor="text1"/>
        </w:rPr>
        <w:t>erb</w:t>
      </w:r>
      <w:proofErr w:type="spellEnd"/>
      <w:r w:rsidR="00C31383" w:rsidRPr="00FB7290">
        <w:rPr>
          <w:i/>
          <w:color w:val="000000" w:themeColor="text1"/>
        </w:rPr>
        <w:sym w:font="Symbol" w:char="F061"/>
      </w:r>
      <w:r w:rsidR="00C31383" w:rsidRPr="00FB7290">
        <w:rPr>
          <w:i/>
          <w:color w:val="000000" w:themeColor="text1"/>
        </w:rPr>
        <w:t xml:space="preserve">, </w:t>
      </w:r>
      <w:r w:rsidR="00C31383" w:rsidRPr="00FB7290">
        <w:rPr>
          <w:color w:val="000000" w:themeColor="text1"/>
        </w:rPr>
        <w:t>and</w:t>
      </w:r>
      <w:r w:rsidR="00C31383" w:rsidRPr="00FB7290">
        <w:rPr>
          <w:i/>
          <w:color w:val="000000" w:themeColor="text1"/>
        </w:rPr>
        <w:t xml:space="preserve"> </w:t>
      </w:r>
      <w:proofErr w:type="spellStart"/>
      <w:r w:rsidR="00C31383" w:rsidRPr="00FB7290">
        <w:rPr>
          <w:i/>
          <w:color w:val="000000" w:themeColor="text1"/>
        </w:rPr>
        <w:t>Dbp</w:t>
      </w:r>
      <w:proofErr w:type="spellEnd"/>
      <w:r w:rsidR="00C31383" w:rsidRPr="00FB7290">
        <w:rPr>
          <w:color w:val="auto"/>
        </w:rPr>
        <w:t>)</w:t>
      </w:r>
      <w:r w:rsidRPr="00FB7290">
        <w:rPr>
          <w:color w:val="auto"/>
        </w:rPr>
        <w:t xml:space="preserve">, </w:t>
      </w:r>
      <w:r w:rsidR="00C31383" w:rsidRPr="00FB7290">
        <w:rPr>
          <w:color w:val="auto"/>
        </w:rPr>
        <w:t>an</w:t>
      </w:r>
      <w:r w:rsidRPr="00FB7290">
        <w:rPr>
          <w:color w:val="auto"/>
        </w:rPr>
        <w:t xml:space="preserve"> endogenous control</w:t>
      </w:r>
      <w:r w:rsidR="00C31383" w:rsidRPr="00FB7290">
        <w:rPr>
          <w:color w:val="auto"/>
        </w:rPr>
        <w:t xml:space="preserve"> gene </w:t>
      </w:r>
      <w:r w:rsidR="00662F97" w:rsidRPr="00FB7290">
        <w:rPr>
          <w:color w:val="auto"/>
        </w:rPr>
        <w:t xml:space="preserve">(a gene in which expression levels do not differ between samples) </w:t>
      </w:r>
      <w:r w:rsidR="00C31383" w:rsidRPr="00FB7290">
        <w:rPr>
          <w:color w:val="auto"/>
        </w:rPr>
        <w:t xml:space="preserve">must also </w:t>
      </w:r>
      <w:proofErr w:type="gramStart"/>
      <w:r w:rsidR="00C31383" w:rsidRPr="00FB7290">
        <w:rPr>
          <w:color w:val="auto"/>
        </w:rPr>
        <w:t>be selected</w:t>
      </w:r>
      <w:proofErr w:type="gramEnd"/>
      <w:r w:rsidRPr="00FB7290">
        <w:rPr>
          <w:color w:val="auto"/>
        </w:rPr>
        <w:t>.</w:t>
      </w:r>
      <w:r w:rsidR="00445F1F" w:rsidRPr="00FB7290">
        <w:rPr>
          <w:color w:val="auto"/>
        </w:rPr>
        <w:t xml:space="preserve"> </w:t>
      </w:r>
      <w:r w:rsidR="00C31383" w:rsidRPr="00FB7290">
        <w:rPr>
          <w:color w:val="auto"/>
        </w:rPr>
        <w:t xml:space="preserve">Relative expression of </w:t>
      </w:r>
      <w:r w:rsidR="00445F1F" w:rsidRPr="00FB7290">
        <w:rPr>
          <w:color w:val="auto"/>
        </w:rPr>
        <w:t>the</w:t>
      </w:r>
      <w:r w:rsidRPr="00FB7290">
        <w:rPr>
          <w:color w:val="auto"/>
        </w:rPr>
        <w:t xml:space="preserve"> target gene </w:t>
      </w:r>
      <w:proofErr w:type="gramStart"/>
      <w:r w:rsidR="00445F1F" w:rsidRPr="00FB7290">
        <w:rPr>
          <w:color w:val="auto"/>
        </w:rPr>
        <w:t>is then normalized</w:t>
      </w:r>
      <w:proofErr w:type="gramEnd"/>
      <w:r w:rsidR="00445F1F" w:rsidRPr="00FB7290">
        <w:rPr>
          <w:color w:val="auto"/>
        </w:rPr>
        <w:t xml:space="preserve"> to the expression </w:t>
      </w:r>
      <w:r w:rsidRPr="00FB7290">
        <w:rPr>
          <w:color w:val="auto"/>
        </w:rPr>
        <w:t>of the endogenous control gene</w:t>
      </w:r>
      <w:r w:rsidR="00445F1F" w:rsidRPr="00FB7290">
        <w:rPr>
          <w:color w:val="auto"/>
        </w:rPr>
        <w:t xml:space="preserve">. </w:t>
      </w:r>
      <w:r w:rsidR="003D4E67" w:rsidRPr="00FB7290">
        <w:rPr>
          <w:color w:val="auto"/>
        </w:rPr>
        <w:t xml:space="preserve">Differences in starting material (number of splenocytes), variation in reverse-transcriptase efficiency, varying rates of RNA degradation, </w:t>
      </w:r>
      <w:r w:rsidR="00FB7290" w:rsidRPr="00FB7290">
        <w:rPr>
          <w:i/>
          <w:color w:val="auto"/>
        </w:rPr>
        <w:t>etc.</w:t>
      </w:r>
      <w:r w:rsidR="003D4E67" w:rsidRPr="00FB7290">
        <w:rPr>
          <w:color w:val="auto"/>
        </w:rPr>
        <w:t xml:space="preserve">, will </w:t>
      </w:r>
      <w:proofErr w:type="gramStart"/>
      <w:r w:rsidR="003D4E67" w:rsidRPr="00FB7290">
        <w:rPr>
          <w:color w:val="auto"/>
        </w:rPr>
        <w:t>be corrected</w:t>
      </w:r>
      <w:proofErr w:type="gramEnd"/>
      <w:r w:rsidR="003D4E67" w:rsidRPr="00FB7290">
        <w:rPr>
          <w:color w:val="auto"/>
        </w:rPr>
        <w:t xml:space="preserve"> for by t</w:t>
      </w:r>
      <w:r w:rsidRPr="00FB7290">
        <w:rPr>
          <w:color w:val="auto"/>
        </w:rPr>
        <w:t>he endogenous control gene</w:t>
      </w:r>
      <w:r w:rsidR="00ED52D6" w:rsidRPr="00FB7290">
        <w:rPr>
          <w:color w:val="auto"/>
        </w:rPr>
        <w:t xml:space="preserve"> (</w:t>
      </w:r>
      <w:r w:rsidR="00ED52D6" w:rsidRPr="00FB7290">
        <w:rPr>
          <w:i/>
        </w:rPr>
        <w:sym w:font="Symbol" w:char="F062"/>
      </w:r>
      <w:r w:rsidR="00ED52D6" w:rsidRPr="00FB7290">
        <w:rPr>
          <w:i/>
        </w:rPr>
        <w:t xml:space="preserve">-actin </w:t>
      </w:r>
      <w:r w:rsidR="00ED52D6" w:rsidRPr="00FB7290">
        <w:t>in this protocol)</w:t>
      </w:r>
      <w:r w:rsidR="003D4E67" w:rsidRPr="00FB7290">
        <w:rPr>
          <w:color w:val="auto"/>
        </w:rPr>
        <w:t>.</w:t>
      </w:r>
      <w:r w:rsidRPr="00FB7290">
        <w:rPr>
          <w:color w:val="auto"/>
        </w:rPr>
        <w:t xml:space="preserve"> </w:t>
      </w:r>
      <w:r w:rsidR="006F56EC" w:rsidRPr="00FB7290">
        <w:rPr>
          <w:color w:val="auto"/>
        </w:rPr>
        <w:t>However, i</w:t>
      </w:r>
      <w:r w:rsidR="001111CD" w:rsidRPr="00FB7290">
        <w:rPr>
          <w:color w:val="auto"/>
        </w:rPr>
        <w:t xml:space="preserve">t is </w:t>
      </w:r>
      <w:r w:rsidR="000371FB" w:rsidRPr="00FB7290">
        <w:rPr>
          <w:color w:val="auto"/>
        </w:rPr>
        <w:t>wise to verify</w:t>
      </w:r>
      <w:r w:rsidR="001111CD" w:rsidRPr="00FB7290">
        <w:rPr>
          <w:color w:val="auto"/>
        </w:rPr>
        <w:t xml:space="preserve"> that the treatment </w:t>
      </w:r>
      <w:proofErr w:type="gramStart"/>
      <w:r w:rsidR="001111CD" w:rsidRPr="00FB7290">
        <w:rPr>
          <w:color w:val="auto"/>
        </w:rPr>
        <w:t>being examined</w:t>
      </w:r>
      <w:proofErr w:type="gramEnd"/>
      <w:r w:rsidR="00D03749" w:rsidRPr="00FB7290">
        <w:rPr>
          <w:color w:val="auto"/>
        </w:rPr>
        <w:t xml:space="preserve"> </w:t>
      </w:r>
      <w:r w:rsidR="000371FB" w:rsidRPr="00FB7290">
        <w:rPr>
          <w:color w:val="auto"/>
        </w:rPr>
        <w:t xml:space="preserve">does not </w:t>
      </w:r>
      <w:r w:rsidR="00D03749" w:rsidRPr="00FB7290">
        <w:rPr>
          <w:color w:val="auto"/>
        </w:rPr>
        <w:t xml:space="preserve">alter </w:t>
      </w:r>
      <w:r w:rsidR="006F56EC" w:rsidRPr="00FB7290">
        <w:rPr>
          <w:color w:val="auto"/>
        </w:rPr>
        <w:t>expression of the</w:t>
      </w:r>
      <w:r w:rsidR="00D03749" w:rsidRPr="00FB7290">
        <w:rPr>
          <w:color w:val="auto"/>
        </w:rPr>
        <w:t xml:space="preserve"> endogenous control gene</w:t>
      </w:r>
      <w:r w:rsidR="00D03749" w:rsidRPr="00FB7290">
        <w:t xml:space="preserve">. </w:t>
      </w:r>
      <w:r w:rsidR="000371FB" w:rsidRPr="00FB7290">
        <w:t xml:space="preserve">This can </w:t>
      </w:r>
      <w:proofErr w:type="gramStart"/>
      <w:r w:rsidR="000371FB" w:rsidRPr="00FB7290">
        <w:t>be accomplished</w:t>
      </w:r>
      <w:proofErr w:type="gramEnd"/>
      <w:r w:rsidR="000371FB" w:rsidRPr="00FB7290">
        <w:t xml:space="preserve"> by</w:t>
      </w:r>
      <w:r w:rsidR="00D03749" w:rsidRPr="00FB7290">
        <w:t xml:space="preserve"> </w:t>
      </w:r>
      <w:r w:rsidR="000371FB" w:rsidRPr="00FB7290">
        <w:t xml:space="preserve">assessing </w:t>
      </w:r>
      <w:r w:rsidR="000371FB" w:rsidRPr="00FB7290">
        <w:rPr>
          <w:i/>
        </w:rPr>
        <w:sym w:font="Symbol" w:char="F062"/>
      </w:r>
      <w:r w:rsidR="000371FB" w:rsidRPr="00FB7290">
        <w:rPr>
          <w:i/>
        </w:rPr>
        <w:t xml:space="preserve">-actin </w:t>
      </w:r>
      <w:r w:rsidR="000371FB" w:rsidRPr="00FB7290">
        <w:t>levels from several replicates of an equal</w:t>
      </w:r>
      <w:r w:rsidR="00D03749" w:rsidRPr="00FB7290">
        <w:t xml:space="preserve"> </w:t>
      </w:r>
      <w:r w:rsidR="00B4631B">
        <w:t xml:space="preserve">number </w:t>
      </w:r>
      <w:r w:rsidR="00D03749" w:rsidRPr="00FB7290">
        <w:t>of cells</w:t>
      </w:r>
      <w:r w:rsidR="000371FB" w:rsidRPr="00FB7290">
        <w:t xml:space="preserve"> (treatment </w:t>
      </w:r>
      <w:r w:rsidR="00FB7290" w:rsidRPr="00FB7290">
        <w:rPr>
          <w:i/>
        </w:rPr>
        <w:t>vs.</w:t>
      </w:r>
      <w:r w:rsidR="000371FB" w:rsidRPr="00FB7290">
        <w:t xml:space="preserve"> non-treatment). In theory, their </w:t>
      </w:r>
      <w:r w:rsidR="000371FB" w:rsidRPr="00FB7290">
        <w:rPr>
          <w:i/>
        </w:rPr>
        <w:sym w:font="Symbol" w:char="F062"/>
      </w:r>
      <w:r w:rsidR="000371FB" w:rsidRPr="00FB7290">
        <w:rPr>
          <w:i/>
        </w:rPr>
        <w:t xml:space="preserve">-actin </w:t>
      </w:r>
      <w:r w:rsidR="000371FB" w:rsidRPr="00FB7290">
        <w:t xml:space="preserve">levels should be identical. Another approach </w:t>
      </w:r>
      <w:r w:rsidR="0008072A" w:rsidRPr="00FB7290">
        <w:t xml:space="preserve">to guard against endogenous control variation </w:t>
      </w:r>
      <w:r w:rsidR="000371FB" w:rsidRPr="00FB7290">
        <w:t>would be to use a panel of endogenous controls (</w:t>
      </w:r>
      <w:r w:rsidR="00FB7290" w:rsidRPr="00FB7290">
        <w:rPr>
          <w:i/>
        </w:rPr>
        <w:t>e.g.,</w:t>
      </w:r>
      <w:r w:rsidR="000371FB" w:rsidRPr="00FB7290">
        <w:rPr>
          <w:i/>
        </w:rPr>
        <w:t xml:space="preserve"> </w:t>
      </w:r>
      <w:r w:rsidR="000371FB" w:rsidRPr="00FB7290">
        <w:rPr>
          <w:i/>
        </w:rPr>
        <w:sym w:font="Symbol" w:char="F062"/>
      </w:r>
      <w:r w:rsidR="000371FB" w:rsidRPr="00FB7290">
        <w:rPr>
          <w:i/>
        </w:rPr>
        <w:t xml:space="preserve">-actin, </w:t>
      </w:r>
      <w:proofErr w:type="spellStart"/>
      <w:r w:rsidR="000371FB" w:rsidRPr="00FB7290">
        <w:rPr>
          <w:i/>
        </w:rPr>
        <w:t>Gapdh</w:t>
      </w:r>
      <w:proofErr w:type="spellEnd"/>
      <w:r w:rsidR="000371FB" w:rsidRPr="00FB7290">
        <w:rPr>
          <w:i/>
        </w:rPr>
        <w:t xml:space="preserve">, </w:t>
      </w:r>
      <w:r w:rsidR="000371FB" w:rsidRPr="00FB7290">
        <w:t xml:space="preserve">and </w:t>
      </w:r>
      <w:r w:rsidR="0008072A" w:rsidRPr="00FB7290">
        <w:t>18S rRNA gene).</w:t>
      </w:r>
    </w:p>
    <w:p w14:paraId="7EEA2B7E" w14:textId="77777777" w:rsidR="00D53039" w:rsidRPr="00FB7290" w:rsidRDefault="00D53039" w:rsidP="00A4792B">
      <w:pPr>
        <w:widowControl/>
      </w:pPr>
    </w:p>
    <w:p w14:paraId="73E6BA0F" w14:textId="3F5A3593" w:rsidR="00943468" w:rsidRPr="00FB7290" w:rsidRDefault="00276D85" w:rsidP="00A4792B">
      <w:pPr>
        <w:widowControl/>
      </w:pPr>
      <w:r w:rsidRPr="00FB7290">
        <w:t xml:space="preserve">When </w:t>
      </w:r>
      <w:r w:rsidR="008A1C13" w:rsidRPr="00FB7290">
        <w:t>examining the impact of PAMPs on the molecular clock, t</w:t>
      </w:r>
      <w:r w:rsidR="00943468" w:rsidRPr="00FB7290">
        <w:t xml:space="preserve">he time of day when mice </w:t>
      </w:r>
      <w:proofErr w:type="gramStart"/>
      <w:r w:rsidR="00943468" w:rsidRPr="00FB7290">
        <w:t>are</w:t>
      </w:r>
      <w:r w:rsidR="00B4631B">
        <w:t xml:space="preserve"> euthanize</w:t>
      </w:r>
      <w:r w:rsidR="00943468" w:rsidRPr="00FB7290">
        <w:t>d</w:t>
      </w:r>
      <w:proofErr w:type="gramEnd"/>
      <w:r w:rsidR="00943468" w:rsidRPr="00FB7290">
        <w:t xml:space="preserve"> and splenocytes are subsequently challenged must be taken into consideration. </w:t>
      </w:r>
      <w:proofErr w:type="spellStart"/>
      <w:r w:rsidR="00943468" w:rsidRPr="00FB7290">
        <w:rPr>
          <w:i/>
        </w:rPr>
        <w:t>Tlr</w:t>
      </w:r>
      <w:proofErr w:type="spellEnd"/>
      <w:r w:rsidR="00943468" w:rsidRPr="00FB7290">
        <w:rPr>
          <w:i/>
        </w:rPr>
        <w:t xml:space="preserve"> </w:t>
      </w:r>
      <w:r w:rsidR="00943468" w:rsidRPr="00FB7290">
        <w:t>expression and responsiveness has previously been shown to demonstrate time-of-day dependent variation</w:t>
      </w:r>
      <w:r w:rsidR="008A1C13" w:rsidRPr="00FB7290">
        <w:fldChar w:fldCharType="begin" w:fldLock="1"/>
      </w:r>
      <w:r w:rsidR="00873FF6" w:rsidRPr="00FB7290">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2", "issue" : "50", "issued" : { "date-parts" : [ [ "2009" ] ] }, "page" : "21407-12", "title" : "A circadian clock in macrophages controls inflammatory immune responses.", "type" : "article-journal", "volume" : "106" }, "uris" : [ "http://www.mendeley.com/documents/?uuid=7855ba34-f7d1-4194-b76d-7d31eacff3de" ] } ], "mendeley" : { "formattedCitation" : "&lt;sup&gt;8,15&lt;/sup&gt;", "plainTextFormattedCitation" : "8,15", "previouslyFormattedCitation" : "&lt;sup&gt;9,16&lt;/sup&gt;" }, "properties" : { "noteIndex" : 0 }, "schema" : "https://github.com/citation-style-language/schema/raw/master/csl-citation.json" }</w:instrText>
      </w:r>
      <w:r w:rsidR="008A1C13" w:rsidRPr="00FB7290">
        <w:fldChar w:fldCharType="separate"/>
      </w:r>
      <w:r w:rsidR="00873FF6" w:rsidRPr="00FB7290">
        <w:rPr>
          <w:vertAlign w:val="superscript"/>
        </w:rPr>
        <w:t>8,15</w:t>
      </w:r>
      <w:r w:rsidR="008A1C13" w:rsidRPr="00FB7290">
        <w:fldChar w:fldCharType="end"/>
      </w:r>
      <w:r w:rsidR="00943468" w:rsidRPr="00FB7290">
        <w:t xml:space="preserve">, therefore, a time of day when TLR responsiveness is at its peak, could result in a greater influence on the clock. </w:t>
      </w:r>
      <w:r w:rsidR="007E7BDC" w:rsidRPr="00FB7290">
        <w:t>Furthermore</w:t>
      </w:r>
      <w:r w:rsidR="00943468" w:rsidRPr="00FB7290">
        <w:t>, expression of molecular clock genes will also fluctuate throughout the day</w:t>
      </w:r>
      <w:r w:rsidR="007E7BDC" w:rsidRPr="00FB7290">
        <w:t xml:space="preserve"> in splenocytes</w:t>
      </w:r>
      <w:r w:rsidR="00943468" w:rsidRPr="00FB7290">
        <w:t>, therefore, a reduction of clock gene expression due to PAMP challenged would be most significant if examined during the time of peak expression</w:t>
      </w:r>
      <w:r w:rsidR="007E7BDC" w:rsidRPr="00FB7290">
        <w:fldChar w:fldCharType="begin" w:fldLock="1"/>
      </w:r>
      <w:r w:rsidR="00873FF6" w:rsidRPr="00FB7290">
        <w:instrText>ADDIN CSL_CITATION { "citationItems" : [ { "id" : "ITEM-1",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1", "issue" : "3", "issued" : { "date-parts" : [ [ "2012" ] ] }, "page" : "407-413", "title" : "Circadian expression of clock genes in mouse macrophages, dendritic cells, and B cells", "type" : "article-journal", "volume" : "26" }, "uris" : [ "http://www.mendeley.com/documents/?uuid=db529d95-a843-46e3-8ae1-e9beb5571ab7" ] } ], "mendeley" : { "formattedCitation" : "&lt;sup&gt;9&lt;/sup&gt;", "plainTextFormattedCitation" : "9", "previouslyFormattedCitation" : "&lt;sup&gt;10&lt;/sup&gt;" }, "properties" : { "noteIndex" : 0 }, "schema" : "https://github.com/citation-style-language/schema/raw/master/csl-citation.json" }</w:instrText>
      </w:r>
      <w:r w:rsidR="007E7BDC" w:rsidRPr="00FB7290">
        <w:fldChar w:fldCharType="separate"/>
      </w:r>
      <w:r w:rsidR="00873FF6" w:rsidRPr="00FB7290">
        <w:rPr>
          <w:vertAlign w:val="superscript"/>
        </w:rPr>
        <w:t>9</w:t>
      </w:r>
      <w:r w:rsidR="007E7BDC" w:rsidRPr="00FB7290">
        <w:fldChar w:fldCharType="end"/>
      </w:r>
      <w:r w:rsidR="00943468" w:rsidRPr="00FB7290">
        <w:t>.</w:t>
      </w:r>
      <w:r w:rsidR="00C71109" w:rsidRPr="00FB7290">
        <w:t xml:space="preserve"> Since </w:t>
      </w:r>
      <w:proofErr w:type="spellStart"/>
      <w:r w:rsidR="00C71109" w:rsidRPr="00FB7290">
        <w:rPr>
          <w:i/>
        </w:rPr>
        <w:t>Dbp</w:t>
      </w:r>
      <w:proofErr w:type="spellEnd"/>
      <w:r w:rsidR="00C71109" w:rsidRPr="00FB7290">
        <w:rPr>
          <w:i/>
        </w:rPr>
        <w:t xml:space="preserve"> </w:t>
      </w:r>
      <w:r w:rsidR="00C71109" w:rsidRPr="00FB7290">
        <w:t xml:space="preserve">and </w:t>
      </w:r>
      <w:r w:rsidR="00C71109" w:rsidRPr="00FB7290">
        <w:rPr>
          <w:i/>
          <w:color w:val="000000" w:themeColor="text1"/>
        </w:rPr>
        <w:t>Rev-</w:t>
      </w:r>
      <w:proofErr w:type="spellStart"/>
      <w:r w:rsidR="00C71109" w:rsidRPr="00FB7290">
        <w:rPr>
          <w:i/>
          <w:color w:val="000000" w:themeColor="text1"/>
        </w:rPr>
        <w:t>erb</w:t>
      </w:r>
      <w:proofErr w:type="spellEnd"/>
      <w:r w:rsidR="00C71109" w:rsidRPr="00FB7290">
        <w:rPr>
          <w:i/>
          <w:color w:val="000000" w:themeColor="text1"/>
        </w:rPr>
        <w:sym w:font="Symbol" w:char="F061"/>
      </w:r>
      <w:r w:rsidR="00C71109" w:rsidRPr="00FB7290">
        <w:rPr>
          <w:color w:val="000000" w:themeColor="text1"/>
        </w:rPr>
        <w:t xml:space="preserve"> have been shown to demonstrate significant expression peaks in splenocytes and splenic immune cells </w:t>
      </w:r>
      <w:r w:rsidR="008C463B" w:rsidRPr="00FB7290">
        <w:rPr>
          <w:color w:val="000000" w:themeColor="text1"/>
        </w:rPr>
        <w:t>around the light-dark interphase</w:t>
      </w:r>
      <w:r w:rsidR="00514381" w:rsidRPr="00FB7290">
        <w:rPr>
          <w:color w:val="000000" w:themeColor="text1"/>
        </w:rPr>
        <w:t xml:space="preserve"> </w:t>
      </w:r>
      <w:r w:rsidR="00576657" w:rsidRPr="00FB7290">
        <w:rPr>
          <w:color w:val="000000" w:themeColor="text1"/>
        </w:rPr>
        <w:fldChar w:fldCharType="begin" w:fldLock="1"/>
      </w:r>
      <w:r w:rsidR="00873FF6" w:rsidRPr="00FB7290">
        <w:rPr>
          <w:color w:val="000000" w:themeColor="text1"/>
        </w:rPr>
        <w:instrText>ADDIN CSL_CITATION { "citationItems" : [ { "id" : "ITEM-1",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1", "issue" : "3", "issued" : { "date-parts" : [ [ "2012" ] ] }, "page" : "407-413", "title" : "Circadian expression of clock genes in mouse macrophages, dendritic cells, and B cells", "type" : "article-journal", "volume" : "26" }, "uris" : [ "http://www.mendeley.com/documents/?uuid=db529d95-a843-46e3-8ae1-e9beb5571ab7" ] }, { "id" : "ITEM-2", "itemData" : { "DOI" : "doi: 10.1371/journal.pone.0189949", "ISBN" : "1111111111", "author" : [ { "dropping-particle" : "", "family" : "Silver", "given" : "Adam C", "non-dropping-particle" : "", "parse-names" : false, "suffix" : "" } ], "id" : "ITEM-2", "issued" : { "date-parts" : [ [ "2017" ] ] }, "page" : "12-15", "title" : "Pathogen-associated molecular patterns alter molecular clock gene expression in mouse splenocytes", "type" : "article-journal" }, "uris" : [ "http://www.mendeley.com/documents/?uuid=9b567ddc-03a9-491c-a958-358a3d24d421" ] }, { "id" : "ITEM-3",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3", "issue" : "50", "issued" : { "date-parts" : [ [ "2009" ] ] }, "page" : "21407-12", "title" : "A circadian clock in macrophages controls inflammatory immune responses.", "type" : "article-journal", "volume" : "106" }, "uris" : [ "http://www.mendeley.com/documents/?uuid=7855ba34-f7d1-4194-b76d-7d31eacff3de" ] }, { "id" : "ITEM-4", "itemData" : { "DOI" : "10.1016/j.heliyon.2018.e00579", "ISSN" : "2405-8440", "author" : [ { "dropping-particle" : "", "family" : "Silver", "given" : "Adam C", "non-dropping-particle" : "", "parse-names" : false, "suffix" : "" }, { "dropping-particle" : "", "family" : "Buckley", "given" : "Sara M", "non-dropping-particle" : "", "parse-names" : false, "suffix" : "" }, { "dropping-particle" : "", "family" : "Hughes", "given" : "Michael E", "non-dropping-particle" : "", "parse-names" : false, "suffix" : "" }, { "dropping-particle" : "", "family" : "Hastings", "given" : "Andrew K", "non-dropping-particle" : "", "parse-names" : false, "suffix" : "" }, { "dropping-particle" : "", "family" : "Nitabach", "given" : "Michael N", "non-dropping-particle" : "", "parse-names" : false, "suffix" : "" }, { "dropping-particle" : "", "family" : "Fikrig", "given" : "Erol", "non-dropping-particle" : "", "parse-names" : false, "suffix" : "" } ], "container-title" : "Heliyon", "id" : "ITEM-4", "issue" : "August 2017", "issued" : { "date-parts" : [ [ "2018" ] ] }, "page" : "e00579", "publisher" : "Elsevier Ltd", "title" : "Daily oscillations in expression and responsiveness of Toll-like receptors in splenic immune cells", "type" : "article-journal" }, "uris" : [ "http://www.mendeley.com/documents/?uuid=7bbd09b1-344e-414f-96e7-0438b6dfea66" ] } ], "mendeley" : { "formattedCitation" : "&lt;sup&gt;8,9,23,24&lt;/sup&gt;", "plainTextFormattedCitation" : "8,9,23,24", "previouslyFormattedCitation" : "&lt;sup&gt;9,10,24,25&lt;/sup&gt;" }, "properties" : { "noteIndex" : 0 }, "schema" : "https://github.com/citation-style-language/schema/raw/master/csl-citation.json" }</w:instrText>
      </w:r>
      <w:r w:rsidR="00576657" w:rsidRPr="00FB7290">
        <w:rPr>
          <w:color w:val="000000" w:themeColor="text1"/>
        </w:rPr>
        <w:fldChar w:fldCharType="separate"/>
      </w:r>
      <w:r w:rsidR="00873FF6" w:rsidRPr="00FB7290">
        <w:rPr>
          <w:color w:val="000000" w:themeColor="text1"/>
          <w:vertAlign w:val="superscript"/>
        </w:rPr>
        <w:t>8,9,23,24</w:t>
      </w:r>
      <w:r w:rsidR="00576657" w:rsidRPr="00FB7290">
        <w:rPr>
          <w:color w:val="000000" w:themeColor="text1"/>
        </w:rPr>
        <w:fldChar w:fldCharType="end"/>
      </w:r>
      <w:r w:rsidR="008C463B" w:rsidRPr="00FB7290">
        <w:rPr>
          <w:color w:val="000000" w:themeColor="text1"/>
        </w:rPr>
        <w:t xml:space="preserve"> (ZT12), </w:t>
      </w:r>
      <w:r w:rsidR="008C463B" w:rsidRPr="00FB7290">
        <w:t>i</w:t>
      </w:r>
      <w:r w:rsidR="00E83519" w:rsidRPr="00FB7290">
        <w:t xml:space="preserve">n the current method, cells were isolated and challenged at ZT13 </w:t>
      </w:r>
      <w:r w:rsidR="008C463B" w:rsidRPr="00FB7290">
        <w:t>in order to have a greater chance at detecting a reduction in these genes.</w:t>
      </w:r>
      <w:r w:rsidR="00FB7290">
        <w:t xml:space="preserve"> </w:t>
      </w:r>
      <w:r w:rsidR="00943468" w:rsidRPr="00FB7290">
        <w:t xml:space="preserve">Conversely, a PAMP that could increase clock expression, would most likely </w:t>
      </w:r>
      <w:proofErr w:type="gramStart"/>
      <w:r w:rsidR="00943468" w:rsidRPr="00FB7290">
        <w:t>be observed</w:t>
      </w:r>
      <w:proofErr w:type="gramEnd"/>
      <w:r w:rsidR="00943468" w:rsidRPr="00FB7290">
        <w:t xml:space="preserve"> if looking at a time of day when clock expression is at its lowest.</w:t>
      </w:r>
      <w:r w:rsidR="00FB7290">
        <w:t xml:space="preserve"> </w:t>
      </w:r>
    </w:p>
    <w:p w14:paraId="4BEA5F1A" w14:textId="77777777" w:rsidR="00DA7D44" w:rsidRPr="00FB7290" w:rsidRDefault="00DA7D44" w:rsidP="00A4792B">
      <w:pPr>
        <w:widowControl/>
        <w:rPr>
          <w:color w:val="auto"/>
        </w:rPr>
      </w:pPr>
    </w:p>
    <w:p w14:paraId="5DC992F4" w14:textId="1C825202" w:rsidR="008940FC" w:rsidRPr="00FB7290" w:rsidRDefault="006A017C" w:rsidP="00A4792B">
      <w:pPr>
        <w:widowControl/>
        <w:rPr>
          <w:color w:val="auto"/>
        </w:rPr>
      </w:pPr>
      <w:r w:rsidRPr="00FB7290">
        <w:t>Since mice are nocturnal animals, their rest phase is during the light period, which corresponds to human activity. Therefore, i</w:t>
      </w:r>
      <w:r w:rsidR="008940FC" w:rsidRPr="00FB7290">
        <w:t xml:space="preserve">deally, mice will be housed in a room with minimal traffic and one that contains a white-noise machine </w:t>
      </w:r>
      <w:proofErr w:type="gramStart"/>
      <w:r w:rsidR="008940FC" w:rsidRPr="00FB7290">
        <w:t>in order to</w:t>
      </w:r>
      <w:proofErr w:type="gramEnd"/>
      <w:r w:rsidR="008940FC" w:rsidRPr="00FB7290">
        <w:t xml:space="preserve"> reduce daytime disturbances as this could disrupt the circadian rhythm</w:t>
      </w:r>
      <w:r w:rsidRPr="00FB7290">
        <w:t>s</w:t>
      </w:r>
      <w:r w:rsidR="008940FC" w:rsidRPr="00FB7290">
        <w:t xml:space="preserve"> of the mice. </w:t>
      </w:r>
      <w:r w:rsidRPr="00FB7290">
        <w:t xml:space="preserve">Furthermore, cage changes should </w:t>
      </w:r>
      <w:proofErr w:type="gramStart"/>
      <w:r w:rsidRPr="00FB7290">
        <w:t>be done</w:t>
      </w:r>
      <w:proofErr w:type="gramEnd"/>
      <w:r w:rsidRPr="00FB7290">
        <w:t xml:space="preserve"> well in advance of the experiment date. </w:t>
      </w:r>
      <w:r w:rsidR="008940FC" w:rsidRPr="00FB7290">
        <w:t xml:space="preserve">Any work in the animal room (including </w:t>
      </w:r>
      <w:r w:rsidR="006A1016">
        <w:t>euthanasia</w:t>
      </w:r>
      <w:r w:rsidR="008940FC" w:rsidRPr="00FB7290">
        <w:t xml:space="preserve"> of the animals) during the dark </w:t>
      </w:r>
      <w:r w:rsidR="002B2AD8" w:rsidRPr="00FB7290">
        <w:t>period</w:t>
      </w:r>
      <w:r w:rsidR="008940FC" w:rsidRPr="00FB7290">
        <w:t xml:space="preserve">, should be conducted under red light </w:t>
      </w:r>
      <w:proofErr w:type="gramStart"/>
      <w:r w:rsidR="008940FC" w:rsidRPr="00FB7290">
        <w:t xml:space="preserve">in order </w:t>
      </w:r>
      <w:r w:rsidRPr="00FB7290">
        <w:t>to</w:t>
      </w:r>
      <w:proofErr w:type="gramEnd"/>
      <w:r w:rsidRPr="00FB7290">
        <w:t xml:space="preserve"> avoid disrupting the rhythms of the mice. </w:t>
      </w:r>
    </w:p>
    <w:p w14:paraId="551EA43D" w14:textId="77777777" w:rsidR="008940FC" w:rsidRPr="00FB7290" w:rsidRDefault="008940FC" w:rsidP="00A4792B">
      <w:pPr>
        <w:widowControl/>
        <w:rPr>
          <w:color w:val="auto"/>
        </w:rPr>
      </w:pPr>
    </w:p>
    <w:p w14:paraId="090907B7" w14:textId="09CDD088" w:rsidR="003C3E55" w:rsidRPr="00FB7290" w:rsidRDefault="006D7E94" w:rsidP="00A4792B">
      <w:pPr>
        <w:widowControl/>
        <w:rPr>
          <w:color w:val="auto"/>
        </w:rPr>
      </w:pPr>
      <w:r w:rsidRPr="00FB7290">
        <w:rPr>
          <w:color w:val="auto"/>
        </w:rPr>
        <w:t xml:space="preserve">Diurnal rhythms </w:t>
      </w:r>
      <w:proofErr w:type="gramStart"/>
      <w:r w:rsidRPr="00FB7290">
        <w:rPr>
          <w:color w:val="auto"/>
        </w:rPr>
        <w:t>are subjected</w:t>
      </w:r>
      <w:proofErr w:type="gramEnd"/>
      <w:r w:rsidRPr="00FB7290">
        <w:rPr>
          <w:color w:val="auto"/>
        </w:rPr>
        <w:t xml:space="preserve"> </w:t>
      </w:r>
      <w:r w:rsidR="00DB744E" w:rsidRPr="00FB7290">
        <w:rPr>
          <w:color w:val="auto"/>
        </w:rPr>
        <w:t>to environmental stimuli (</w:t>
      </w:r>
      <w:r w:rsidR="00FB7290" w:rsidRPr="00FB7290">
        <w:rPr>
          <w:i/>
          <w:color w:val="auto"/>
        </w:rPr>
        <w:t>e.g.,</w:t>
      </w:r>
      <w:r w:rsidR="00DB744E" w:rsidRPr="00FB7290">
        <w:rPr>
          <w:color w:val="auto"/>
        </w:rPr>
        <w:t xml:space="preserve"> light or food), which are termed zeitgebers. In the case of a 12-</w:t>
      </w:r>
      <w:r w:rsidR="00FB7290">
        <w:rPr>
          <w:color w:val="auto"/>
        </w:rPr>
        <w:t>h</w:t>
      </w:r>
      <w:r w:rsidR="00DB744E" w:rsidRPr="00FB7290">
        <w:rPr>
          <w:color w:val="auto"/>
        </w:rPr>
        <w:t xml:space="preserve"> light</w:t>
      </w:r>
      <w:r w:rsidR="006A1016">
        <w:rPr>
          <w:color w:val="auto"/>
        </w:rPr>
        <w:t xml:space="preserve"> </w:t>
      </w:r>
      <w:r w:rsidR="00DB744E" w:rsidRPr="00FB7290">
        <w:rPr>
          <w:color w:val="auto"/>
        </w:rPr>
        <w:t>/</w:t>
      </w:r>
      <w:r w:rsidR="006A1016">
        <w:rPr>
          <w:color w:val="auto"/>
        </w:rPr>
        <w:t xml:space="preserve"> </w:t>
      </w:r>
      <w:r w:rsidR="00DB744E" w:rsidRPr="00FB7290">
        <w:rPr>
          <w:color w:val="auto"/>
        </w:rPr>
        <w:t>12-</w:t>
      </w:r>
      <w:r w:rsidR="00FB7290">
        <w:rPr>
          <w:color w:val="auto"/>
        </w:rPr>
        <w:t>h</w:t>
      </w:r>
      <w:r w:rsidR="00DB744E" w:rsidRPr="00FB7290">
        <w:rPr>
          <w:color w:val="auto"/>
        </w:rPr>
        <w:t xml:space="preserve"> dark cycle, the zeitgeber (</w:t>
      </w:r>
      <w:r w:rsidR="00FB7290" w:rsidRPr="00FB7290">
        <w:rPr>
          <w:i/>
          <w:color w:val="auto"/>
        </w:rPr>
        <w:t>i.e.</w:t>
      </w:r>
      <w:r w:rsidR="00A4792B">
        <w:rPr>
          <w:i/>
          <w:color w:val="auto"/>
        </w:rPr>
        <w:t>,</w:t>
      </w:r>
      <w:r w:rsidR="00F22CF3" w:rsidRPr="00FB7290">
        <w:rPr>
          <w:color w:val="auto"/>
        </w:rPr>
        <w:t xml:space="preserve"> light)</w:t>
      </w:r>
      <w:r w:rsidR="00DB744E" w:rsidRPr="00FB7290">
        <w:rPr>
          <w:color w:val="auto"/>
        </w:rPr>
        <w:t xml:space="preserve"> resets the clock to a 24-</w:t>
      </w:r>
      <w:r w:rsidR="00FB7290">
        <w:rPr>
          <w:color w:val="auto"/>
        </w:rPr>
        <w:t>h</w:t>
      </w:r>
      <w:r w:rsidR="00DB744E" w:rsidRPr="00FB7290">
        <w:rPr>
          <w:color w:val="auto"/>
        </w:rPr>
        <w:t xml:space="preserve"> period. While most diurnal rhythms are circadian (</w:t>
      </w:r>
      <w:r w:rsidR="00FB7290" w:rsidRPr="00FB7290">
        <w:rPr>
          <w:i/>
          <w:color w:val="auto"/>
        </w:rPr>
        <w:t>i.e.</w:t>
      </w:r>
      <w:r w:rsidR="00A4792B">
        <w:rPr>
          <w:i/>
          <w:color w:val="auto"/>
        </w:rPr>
        <w:t>,</w:t>
      </w:r>
      <w:r w:rsidR="00DB744E" w:rsidRPr="00FB7290">
        <w:rPr>
          <w:color w:val="auto"/>
        </w:rPr>
        <w:t xml:space="preserve"> daily rhythms that occur in the </w:t>
      </w:r>
      <w:r w:rsidR="00DB744E" w:rsidRPr="00FB7290">
        <w:rPr>
          <w:color w:val="auto"/>
        </w:rPr>
        <w:lastRenderedPageBreak/>
        <w:t>absence of an external cue)</w:t>
      </w:r>
      <w:r w:rsidR="00833B98" w:rsidRPr="00FB7290">
        <w:rPr>
          <w:color w:val="auto"/>
        </w:rPr>
        <w:t xml:space="preserve">, they </w:t>
      </w:r>
      <w:r w:rsidR="0008072A" w:rsidRPr="00FB7290">
        <w:rPr>
          <w:color w:val="auto"/>
        </w:rPr>
        <w:t xml:space="preserve">are </w:t>
      </w:r>
      <w:r w:rsidR="00833B98" w:rsidRPr="00FB7290">
        <w:rPr>
          <w:color w:val="auto"/>
        </w:rPr>
        <w:t xml:space="preserve">not true circadian rhythms until they have </w:t>
      </w:r>
      <w:proofErr w:type="gramStart"/>
      <w:r w:rsidR="00833B98" w:rsidRPr="00FB7290">
        <w:rPr>
          <w:color w:val="auto"/>
        </w:rPr>
        <w:t>been shown</w:t>
      </w:r>
      <w:proofErr w:type="gramEnd"/>
      <w:r w:rsidR="00833B98" w:rsidRPr="00FB7290">
        <w:rPr>
          <w:color w:val="auto"/>
        </w:rPr>
        <w:t xml:space="preserve"> to oscillate with an approximate 24-h period under constant environmental conditions.</w:t>
      </w:r>
      <w:r w:rsidR="0092342D" w:rsidRPr="00FB7290">
        <w:rPr>
          <w:color w:val="auto"/>
        </w:rPr>
        <w:t xml:space="preserve"> </w:t>
      </w:r>
      <w:r w:rsidR="00F55A45" w:rsidRPr="00FB7290">
        <w:rPr>
          <w:color w:val="auto"/>
        </w:rPr>
        <w:t xml:space="preserve">Therefore, </w:t>
      </w:r>
      <w:r w:rsidR="00FD4929" w:rsidRPr="00FB7290">
        <w:rPr>
          <w:color w:val="auto"/>
        </w:rPr>
        <w:t xml:space="preserve">this procedure could </w:t>
      </w:r>
      <w:proofErr w:type="gramStart"/>
      <w:r w:rsidR="00FD4929" w:rsidRPr="00FB7290">
        <w:rPr>
          <w:color w:val="auto"/>
        </w:rPr>
        <w:t>be performed</w:t>
      </w:r>
      <w:proofErr w:type="gramEnd"/>
      <w:r w:rsidR="00FD4929" w:rsidRPr="00FB7290">
        <w:rPr>
          <w:color w:val="auto"/>
        </w:rPr>
        <w:t xml:space="preserve"> using</w:t>
      </w:r>
      <w:r w:rsidR="006E319B" w:rsidRPr="00FB7290">
        <w:rPr>
          <w:color w:val="auto"/>
        </w:rPr>
        <w:t xml:space="preserve"> </w:t>
      </w:r>
      <w:r w:rsidR="006E6B6F" w:rsidRPr="00FB7290">
        <w:rPr>
          <w:color w:val="auto"/>
        </w:rPr>
        <w:t xml:space="preserve">mice under constant conditions, which would entail </w:t>
      </w:r>
      <w:r w:rsidR="00070785" w:rsidRPr="00FB7290">
        <w:rPr>
          <w:color w:val="auto"/>
        </w:rPr>
        <w:t xml:space="preserve">entraining mice to the light-dark cycle as described above, but then </w:t>
      </w:r>
      <w:r w:rsidR="0008072A" w:rsidRPr="00FB7290">
        <w:rPr>
          <w:color w:val="auto"/>
        </w:rPr>
        <w:t>holding the</w:t>
      </w:r>
      <w:r w:rsidR="00070785" w:rsidRPr="00FB7290">
        <w:rPr>
          <w:color w:val="auto"/>
        </w:rPr>
        <w:t xml:space="preserve"> animals in constant darkness for 3 days prior to sampling. This type of experiment </w:t>
      </w:r>
      <w:proofErr w:type="gramStart"/>
      <w:r w:rsidR="00070785" w:rsidRPr="00FB7290">
        <w:rPr>
          <w:color w:val="auto"/>
        </w:rPr>
        <w:t>is referred</w:t>
      </w:r>
      <w:proofErr w:type="gramEnd"/>
      <w:r w:rsidR="00070785" w:rsidRPr="00FB7290">
        <w:rPr>
          <w:color w:val="auto"/>
        </w:rPr>
        <w:t xml:space="preserve"> to as a dark-dark (DD) experiment and the time point of sampling would be referred to as CT (circadian time), not ZT. </w:t>
      </w:r>
    </w:p>
    <w:p w14:paraId="3BB70F67" w14:textId="77777777" w:rsidR="003C3E55" w:rsidRPr="00FB7290" w:rsidRDefault="003C3E55" w:rsidP="00A4792B">
      <w:pPr>
        <w:widowControl/>
        <w:rPr>
          <w:color w:val="auto"/>
        </w:rPr>
      </w:pPr>
    </w:p>
    <w:p w14:paraId="09B93A07" w14:textId="7A0FC424" w:rsidR="00F31145" w:rsidRPr="00FB7290" w:rsidRDefault="00F31145" w:rsidP="00A4792B">
      <w:pPr>
        <w:widowControl/>
        <w:rPr>
          <w:color w:val="auto"/>
        </w:rPr>
      </w:pPr>
      <w:r w:rsidRPr="00FB7290">
        <w:rPr>
          <w:color w:val="auto"/>
        </w:rPr>
        <w:t xml:space="preserve">While this method can identify PAMPs that alter clock gene expression within splenocytes, it does not </w:t>
      </w:r>
      <w:proofErr w:type="gramStart"/>
      <w:r w:rsidRPr="00FB7290">
        <w:rPr>
          <w:color w:val="auto"/>
        </w:rPr>
        <w:t>tak</w:t>
      </w:r>
      <w:r w:rsidR="009121E2" w:rsidRPr="00FB7290">
        <w:rPr>
          <w:color w:val="auto"/>
        </w:rPr>
        <w:t>e into account</w:t>
      </w:r>
      <w:proofErr w:type="gramEnd"/>
      <w:r w:rsidR="009121E2" w:rsidRPr="00FB7290">
        <w:rPr>
          <w:color w:val="auto"/>
        </w:rPr>
        <w:t xml:space="preserve"> how these PAMPs a</w:t>
      </w:r>
      <w:r w:rsidRPr="00FB7290">
        <w:rPr>
          <w:color w:val="auto"/>
        </w:rPr>
        <w:t>ffect the master clock or peripheral clocks throughout the body. Since the spleen is composed of a heterogeneous population of cells, individual PAMPs could impact each cell type differently</w:t>
      </w:r>
      <w:r w:rsidR="004D1B20" w:rsidRPr="00FB7290">
        <w:rPr>
          <w:color w:val="auto"/>
        </w:rPr>
        <w:t xml:space="preserve">. For example, </w:t>
      </w:r>
      <w:r w:rsidR="00A237BD" w:rsidRPr="00FB7290">
        <w:rPr>
          <w:i/>
          <w:color w:val="auto"/>
        </w:rPr>
        <w:t xml:space="preserve">Tlr9 </w:t>
      </w:r>
      <w:r w:rsidR="00A237BD" w:rsidRPr="00FB7290">
        <w:rPr>
          <w:color w:val="auto"/>
        </w:rPr>
        <w:t>expression</w:t>
      </w:r>
      <w:r w:rsidR="00E27DC2" w:rsidRPr="00FB7290">
        <w:rPr>
          <w:color w:val="auto"/>
        </w:rPr>
        <w:t xml:space="preserve"> rhythms in the mouse spleen</w:t>
      </w:r>
      <w:r w:rsidR="00A237BD" w:rsidRPr="00FB7290">
        <w:rPr>
          <w:color w:val="auto"/>
        </w:rPr>
        <w:t xml:space="preserve"> </w:t>
      </w:r>
      <w:r w:rsidR="00E27DC2" w:rsidRPr="00FB7290">
        <w:rPr>
          <w:color w:val="auto"/>
        </w:rPr>
        <w:t>differ between splenocytes, macrophages, B cells, and DCs</w:t>
      </w:r>
      <w:r w:rsidR="00E27DC2" w:rsidRPr="00FB7290">
        <w:rPr>
          <w:color w:val="auto"/>
        </w:rPr>
        <w:fldChar w:fldCharType="begin" w:fldLock="1"/>
      </w:r>
      <w:r w:rsidR="00873FF6" w:rsidRPr="00FB7290">
        <w:rPr>
          <w:color w:val="auto"/>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mendeley" : { "formattedCitation" : "&lt;sup&gt;15&lt;/sup&gt;", "plainTextFormattedCitation" : "15", "previouslyFormattedCitation" : "&lt;sup&gt;16&lt;/sup&gt;" }, "properties" : { "noteIndex" : 0 }, "schema" : "https://github.com/citation-style-language/schema/raw/master/csl-citation.json" }</w:instrText>
      </w:r>
      <w:r w:rsidR="00E27DC2" w:rsidRPr="00FB7290">
        <w:rPr>
          <w:color w:val="auto"/>
        </w:rPr>
        <w:fldChar w:fldCharType="separate"/>
      </w:r>
      <w:r w:rsidR="00873FF6" w:rsidRPr="00FB7290">
        <w:rPr>
          <w:color w:val="auto"/>
          <w:vertAlign w:val="superscript"/>
        </w:rPr>
        <w:t>15</w:t>
      </w:r>
      <w:r w:rsidR="00E27DC2" w:rsidRPr="00FB7290">
        <w:rPr>
          <w:color w:val="auto"/>
        </w:rPr>
        <w:fldChar w:fldCharType="end"/>
      </w:r>
      <w:r w:rsidR="0011217C" w:rsidRPr="00FB7290">
        <w:rPr>
          <w:color w:val="auto"/>
        </w:rPr>
        <w:t>.</w:t>
      </w:r>
      <w:r w:rsidR="00861043" w:rsidRPr="00FB7290">
        <w:rPr>
          <w:color w:val="auto"/>
        </w:rPr>
        <w:t xml:space="preserve"> </w:t>
      </w:r>
      <w:r w:rsidR="0011217C" w:rsidRPr="00FB7290">
        <w:rPr>
          <w:color w:val="auto"/>
        </w:rPr>
        <w:t>Additionally,</w:t>
      </w:r>
      <w:r w:rsidR="00861043" w:rsidRPr="00FB7290">
        <w:rPr>
          <w:color w:val="auto"/>
        </w:rPr>
        <w:t xml:space="preserve"> </w:t>
      </w:r>
      <w:r w:rsidR="0011217C" w:rsidRPr="00FB7290">
        <w:rPr>
          <w:i/>
          <w:color w:val="auto"/>
        </w:rPr>
        <w:t>Tlr1</w:t>
      </w:r>
      <w:r w:rsidR="0011217C" w:rsidRPr="00FB7290">
        <w:rPr>
          <w:color w:val="auto"/>
        </w:rPr>
        <w:t>,</w:t>
      </w:r>
      <w:r w:rsidR="0011217C" w:rsidRPr="00FB7290">
        <w:rPr>
          <w:i/>
          <w:color w:val="auto"/>
        </w:rPr>
        <w:t xml:space="preserve"> Tlr3</w:t>
      </w:r>
      <w:r w:rsidR="0011217C" w:rsidRPr="00FB7290">
        <w:rPr>
          <w:color w:val="auto"/>
        </w:rPr>
        <w:t>,</w:t>
      </w:r>
      <w:r w:rsidR="0011217C" w:rsidRPr="00FB7290">
        <w:rPr>
          <w:i/>
          <w:color w:val="auto"/>
        </w:rPr>
        <w:t xml:space="preserve"> Tlr4</w:t>
      </w:r>
      <w:r w:rsidR="0011217C" w:rsidRPr="00FB7290">
        <w:rPr>
          <w:color w:val="auto"/>
        </w:rPr>
        <w:t>,</w:t>
      </w:r>
      <w:r w:rsidR="0011217C" w:rsidRPr="00FB7290">
        <w:rPr>
          <w:i/>
          <w:color w:val="auto"/>
        </w:rPr>
        <w:t xml:space="preserve"> Tlr6</w:t>
      </w:r>
      <w:r w:rsidR="0011217C" w:rsidRPr="00FB7290">
        <w:rPr>
          <w:color w:val="auto"/>
        </w:rPr>
        <w:t>,</w:t>
      </w:r>
      <w:r w:rsidR="0011217C" w:rsidRPr="00FB7290">
        <w:rPr>
          <w:i/>
          <w:color w:val="auto"/>
        </w:rPr>
        <w:t xml:space="preserve"> Tlr7</w:t>
      </w:r>
      <w:r w:rsidR="0011217C" w:rsidRPr="00FB7290">
        <w:rPr>
          <w:color w:val="auto"/>
        </w:rPr>
        <w:t>,</w:t>
      </w:r>
      <w:r w:rsidR="0011217C" w:rsidRPr="00FB7290">
        <w:rPr>
          <w:i/>
          <w:color w:val="auto"/>
        </w:rPr>
        <w:t xml:space="preserve"> </w:t>
      </w:r>
      <w:r w:rsidR="0011217C" w:rsidRPr="00FB7290">
        <w:rPr>
          <w:color w:val="auto"/>
        </w:rPr>
        <w:t xml:space="preserve">and </w:t>
      </w:r>
      <w:r w:rsidR="0011217C" w:rsidRPr="00FB7290">
        <w:rPr>
          <w:i/>
          <w:color w:val="auto"/>
        </w:rPr>
        <w:t xml:space="preserve">Tlr8 </w:t>
      </w:r>
      <w:r w:rsidR="0011217C" w:rsidRPr="00FB7290">
        <w:rPr>
          <w:color w:val="auto"/>
        </w:rPr>
        <w:t xml:space="preserve">displayed significant daily oscillations in an adherent splenocyte population but only </w:t>
      </w:r>
      <w:r w:rsidR="0011217C" w:rsidRPr="00FB7290">
        <w:rPr>
          <w:i/>
          <w:color w:val="auto"/>
        </w:rPr>
        <w:t xml:space="preserve">Tlr2 </w:t>
      </w:r>
      <w:r w:rsidR="0011217C" w:rsidRPr="00FB7290">
        <w:rPr>
          <w:color w:val="auto"/>
        </w:rPr>
        <w:t xml:space="preserve">and </w:t>
      </w:r>
      <w:r w:rsidR="0011217C" w:rsidRPr="00FB7290">
        <w:rPr>
          <w:i/>
          <w:color w:val="auto"/>
        </w:rPr>
        <w:t>Tlr6</w:t>
      </w:r>
      <w:r w:rsidR="0011217C" w:rsidRPr="00FB7290">
        <w:rPr>
          <w:color w:val="auto"/>
        </w:rPr>
        <w:t xml:space="preserve"> </w:t>
      </w:r>
      <w:r w:rsidR="008F4C2F" w:rsidRPr="00FB7290">
        <w:rPr>
          <w:color w:val="auto"/>
        </w:rPr>
        <w:t>experience daily oscillations in enriched splenic macrophages</w:t>
      </w:r>
      <w:r w:rsidR="008F4C2F" w:rsidRPr="00FB7290">
        <w:rPr>
          <w:color w:val="auto"/>
        </w:rPr>
        <w:fldChar w:fldCharType="begin" w:fldLock="1"/>
      </w:r>
      <w:r w:rsidR="00873FF6" w:rsidRPr="00FB7290">
        <w:rPr>
          <w:color w:val="auto"/>
        </w:rPr>
        <w:instrText>ADDIN CSL_CITATION { "citationItems" : [ { "id" : "ITEM-1", "itemData" : { "DOI" : "10.1016/j.heliyon.2018.e00579", "ISSN" : "2405-8440", "author" : [ { "dropping-particle" : "", "family" : "Silver", "given" : "Adam C", "non-dropping-particle" : "", "parse-names" : false, "suffix" : "" }, { "dropping-particle" : "", "family" : "Buckley", "given" : "Sara M", "non-dropping-particle" : "", "parse-names" : false, "suffix" : "" }, { "dropping-particle" : "", "family" : "Hughes", "given" : "Michael E", "non-dropping-particle" : "", "parse-names" : false, "suffix" : "" }, { "dropping-particle" : "", "family" : "Hastings", "given" : "Andrew K", "non-dropping-particle" : "", "parse-names" : false, "suffix" : "" }, { "dropping-particle" : "", "family" : "Nitabach", "given" : "Michael N", "non-dropping-particle" : "", "parse-names" : false, "suffix" : "" }, { "dropping-particle" : "", "family" : "Fikrig", "given" : "Erol", "non-dropping-particle" : "", "parse-names" : false, "suffix" : "" } ], "container-title" : "Heliyon", "id" : "ITEM-1", "issue" : "August 2017", "issued" : { "date-parts" : [ [ "2018" ] ] }, "page" : "e00579", "publisher" : "Elsevier Ltd", "title" : "Daily oscillations in expression and responsiveness of Toll-like receptors in splenic immune cells", "type" : "article-journal" }, "uris" : [ "http://www.mendeley.com/documents/?uuid=7bbd09b1-344e-414f-96e7-0438b6dfea66" ] } ], "mendeley" : { "formattedCitation" : "&lt;sup&gt;24&lt;/sup&gt;", "plainTextFormattedCitation" : "24", "previouslyFormattedCitation" : "&lt;sup&gt;25&lt;/sup&gt;" }, "properties" : { "noteIndex" : 0 }, "schema" : "https://github.com/citation-style-language/schema/raw/master/csl-citation.json" }</w:instrText>
      </w:r>
      <w:r w:rsidR="008F4C2F" w:rsidRPr="00FB7290">
        <w:rPr>
          <w:color w:val="auto"/>
        </w:rPr>
        <w:fldChar w:fldCharType="separate"/>
      </w:r>
      <w:r w:rsidR="00873FF6" w:rsidRPr="00FB7290">
        <w:rPr>
          <w:color w:val="auto"/>
          <w:vertAlign w:val="superscript"/>
        </w:rPr>
        <w:t>24</w:t>
      </w:r>
      <w:r w:rsidR="008F4C2F" w:rsidRPr="00FB7290">
        <w:rPr>
          <w:color w:val="auto"/>
        </w:rPr>
        <w:fldChar w:fldCharType="end"/>
      </w:r>
      <w:r w:rsidR="008F4C2F" w:rsidRPr="00FB7290">
        <w:rPr>
          <w:color w:val="auto"/>
        </w:rPr>
        <w:t>.</w:t>
      </w:r>
      <w:r w:rsidR="0011217C" w:rsidRPr="00FB7290">
        <w:rPr>
          <w:color w:val="auto"/>
        </w:rPr>
        <w:t xml:space="preserve"> </w:t>
      </w:r>
      <w:r w:rsidR="00C54C6E" w:rsidRPr="00FB7290">
        <w:rPr>
          <w:color w:val="auto"/>
        </w:rPr>
        <w:t>T</w:t>
      </w:r>
      <w:r w:rsidRPr="00FB7290">
        <w:rPr>
          <w:color w:val="auto"/>
        </w:rPr>
        <w:t xml:space="preserve">herefore, </w:t>
      </w:r>
      <w:r w:rsidR="00C54C6E" w:rsidRPr="00FB7290">
        <w:rPr>
          <w:color w:val="auto"/>
        </w:rPr>
        <w:t>in order to investigat</w:t>
      </w:r>
      <w:r w:rsidR="006A1016">
        <w:rPr>
          <w:color w:val="auto"/>
        </w:rPr>
        <w:t xml:space="preserve">e </w:t>
      </w:r>
      <w:r w:rsidR="00C54C6E" w:rsidRPr="00FB7290">
        <w:rPr>
          <w:color w:val="auto"/>
        </w:rPr>
        <w:t>the outcome of a challenge on individual cell types, cells could be isolated via magnetic cell sorting, as previously described</w:t>
      </w:r>
      <w:r w:rsidR="00C54C6E" w:rsidRPr="00FB7290">
        <w:rPr>
          <w:color w:val="auto"/>
        </w:rPr>
        <w:fldChar w:fldCharType="begin" w:fldLock="1"/>
      </w:r>
      <w:r w:rsidR="00873FF6" w:rsidRPr="00FB7290">
        <w:rPr>
          <w:color w:val="auto"/>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2", "issue" : "3", "issued" : { "date-parts" : [ [ "2012" ] ] }, "page" : "407-413", "title" : "Circadian expression of clock genes in mouse macrophages, dendritic cells, and B cells", "type" : "article-journal", "volume" : "26" }, "uris" : [ "http://www.mendeley.com/documents/?uuid=db529d95-a843-46e3-8ae1-e9beb5571ab7" ] } ], "mendeley" : { "formattedCitation" : "&lt;sup&gt;9,15&lt;/sup&gt;", "plainTextFormattedCitation" : "9,15", "previouslyFormattedCitation" : "&lt;sup&gt;10,16&lt;/sup&gt;" }, "properties" : { "noteIndex" : 0 }, "schema" : "https://github.com/citation-style-language/schema/raw/master/csl-citation.json" }</w:instrText>
      </w:r>
      <w:r w:rsidR="00C54C6E" w:rsidRPr="00FB7290">
        <w:rPr>
          <w:color w:val="auto"/>
        </w:rPr>
        <w:fldChar w:fldCharType="separate"/>
      </w:r>
      <w:r w:rsidR="00873FF6" w:rsidRPr="00FB7290">
        <w:rPr>
          <w:color w:val="auto"/>
          <w:vertAlign w:val="superscript"/>
        </w:rPr>
        <w:t>9,15</w:t>
      </w:r>
      <w:r w:rsidR="00C54C6E" w:rsidRPr="00FB7290">
        <w:rPr>
          <w:color w:val="auto"/>
        </w:rPr>
        <w:fldChar w:fldCharType="end"/>
      </w:r>
      <w:r w:rsidR="00C54C6E" w:rsidRPr="00FB7290">
        <w:rPr>
          <w:color w:val="auto"/>
        </w:rPr>
        <w:t xml:space="preserve"> and then subsequently challenged</w:t>
      </w:r>
      <w:r w:rsidRPr="00FB7290">
        <w:rPr>
          <w:color w:val="auto"/>
        </w:rPr>
        <w:t>.</w:t>
      </w:r>
      <w:r w:rsidR="00107E56" w:rsidRPr="00FB7290">
        <w:rPr>
          <w:color w:val="auto"/>
        </w:rPr>
        <w:t xml:space="preserve"> </w:t>
      </w:r>
      <w:r w:rsidRPr="00FB7290">
        <w:rPr>
          <w:color w:val="auto"/>
        </w:rPr>
        <w:t xml:space="preserve">Additionally, the splenic cell population fluctuates over the daily cycle, which could also play a role in sensitivity to a particular PAMP and subsequent impact on the clock </w:t>
      </w:r>
      <w:r w:rsidRPr="00FB7290">
        <w:rPr>
          <w:color w:val="auto"/>
        </w:rPr>
        <w:fldChar w:fldCharType="begin" w:fldLock="1"/>
      </w:r>
      <w:r w:rsidR="00873FF6" w:rsidRPr="00FB7290">
        <w:rPr>
          <w:color w:val="auto"/>
        </w:rPr>
        <w:instrText>ADDIN CSL_CITATION { "citationItems" : [ { "id" : "ITEM-1",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1", "issue" : "50", "issued" : { "date-parts" : [ [ "2009" ] ] }, "page" : "21407-12", "title" : "A circadian clock in macrophages controls inflammatory immune responses.", "type" : "article-journal", "volume" : "106" }, "uris" : [ "http://www.mendeley.com/documents/?uuid=7855ba34-f7d1-4194-b76d-7d31eacff3de" ] } ], "mendeley" : { "formattedCitation" : "&lt;sup&gt;8&lt;/sup&gt;", "plainTextFormattedCitation" : "8", "previouslyFormattedCitation" : "&lt;sup&gt;9&lt;/sup&gt;" }, "properties" : { "noteIndex" : 0 }, "schema" : "https://github.com/citation-style-language/schema/raw/master/csl-citation.json" }</w:instrText>
      </w:r>
      <w:r w:rsidRPr="00FB7290">
        <w:rPr>
          <w:color w:val="auto"/>
        </w:rPr>
        <w:fldChar w:fldCharType="separate"/>
      </w:r>
      <w:r w:rsidR="00873FF6" w:rsidRPr="00FB7290">
        <w:rPr>
          <w:color w:val="auto"/>
          <w:vertAlign w:val="superscript"/>
        </w:rPr>
        <w:t>8</w:t>
      </w:r>
      <w:r w:rsidRPr="00FB7290">
        <w:rPr>
          <w:color w:val="auto"/>
        </w:rPr>
        <w:fldChar w:fldCharType="end"/>
      </w:r>
      <w:r w:rsidRPr="00FB7290">
        <w:rPr>
          <w:color w:val="auto"/>
        </w:rPr>
        <w:t xml:space="preserve">. </w:t>
      </w:r>
    </w:p>
    <w:p w14:paraId="7DF198B2" w14:textId="77777777" w:rsidR="00F31145" w:rsidRPr="00FB7290" w:rsidRDefault="00F31145" w:rsidP="00A4792B">
      <w:pPr>
        <w:widowControl/>
        <w:rPr>
          <w:color w:val="auto"/>
        </w:rPr>
      </w:pPr>
    </w:p>
    <w:p w14:paraId="60A52961" w14:textId="3AE865BF" w:rsidR="00572718" w:rsidRPr="00FB7290" w:rsidRDefault="005E3E37" w:rsidP="00A4792B">
      <w:pPr>
        <w:widowControl/>
        <w:rPr>
          <w:color w:val="auto"/>
        </w:rPr>
      </w:pPr>
      <w:r w:rsidRPr="00FB7290">
        <w:rPr>
          <w:color w:val="auto"/>
        </w:rPr>
        <w:t xml:space="preserve">This method allows for the isolation of a large </w:t>
      </w:r>
      <w:r w:rsidR="003B3D7F" w:rsidRPr="00FB7290">
        <w:rPr>
          <w:color w:val="auto"/>
        </w:rPr>
        <w:t>number</w:t>
      </w:r>
      <w:r w:rsidRPr="00FB7290">
        <w:rPr>
          <w:color w:val="auto"/>
        </w:rPr>
        <w:t xml:space="preserve"> of immune cells</w:t>
      </w:r>
      <w:r w:rsidR="003B3D7F" w:rsidRPr="00FB7290">
        <w:rPr>
          <w:color w:val="auto"/>
        </w:rPr>
        <w:t xml:space="preserve"> that consist </w:t>
      </w:r>
      <w:r w:rsidR="00054251" w:rsidRPr="00FB7290">
        <w:rPr>
          <w:color w:val="auto"/>
        </w:rPr>
        <w:t xml:space="preserve">predominately </w:t>
      </w:r>
      <w:r w:rsidR="003B3D7F" w:rsidRPr="00FB7290">
        <w:rPr>
          <w:color w:val="auto"/>
        </w:rPr>
        <w:t xml:space="preserve">of B cells (~58%), T cells (~21%), </w:t>
      </w:r>
      <w:r w:rsidR="009C0B48" w:rsidRPr="00FB7290">
        <w:rPr>
          <w:color w:val="auto"/>
        </w:rPr>
        <w:t>dendritic cells</w:t>
      </w:r>
      <w:r w:rsidR="003B3D7F" w:rsidRPr="00FB7290">
        <w:rPr>
          <w:color w:val="auto"/>
        </w:rPr>
        <w:t xml:space="preserve"> (~5%), and </w:t>
      </w:r>
      <w:r w:rsidR="00054251" w:rsidRPr="00FB7290">
        <w:rPr>
          <w:color w:val="auto"/>
        </w:rPr>
        <w:t>macrophages (~4%)</w:t>
      </w:r>
      <w:r w:rsidR="00054251" w:rsidRPr="00FB7290">
        <w:rPr>
          <w:color w:val="auto"/>
        </w:rPr>
        <w:fldChar w:fldCharType="begin" w:fldLock="1"/>
      </w:r>
      <w:r w:rsidR="00873FF6" w:rsidRPr="00FB7290">
        <w:rPr>
          <w:color w:val="auto"/>
        </w:rPr>
        <w:instrText>ADDIN CSL_CITATION { "citationItems" : [ { "id" : "ITEM-1", "itemData" : { "author" : [ { "dropping-particle" : "", "family" : "Laboratories", "given" : "Jackson", "non-dropping-particle" : "", "parse-names" : false, "suffix" : "" } ], "container-title" : "Jackson Laboratory. Flow-cytometric analysis of 11 strains of mice. MPD:Jaxpheno6. Mouse Phenome Database web resource (RRID:SCR_003212), The Jackson Laboratory, Bar Harbor, Maine USA. https://phenome.jax.org [Cited (date)]", "id" : "ITEM-1", "issued" : { "date-parts" : [ [ "0" ] ] }, "title" : "No Title", "type" : "article-journal" }, "uris" : [ "http://www.mendeley.com/documents/?uuid=3f11fd24-6fbf-42af-a69c-165f7202883a" ] } ], "mendeley" : { "formattedCitation" : "&lt;sup&gt;25&lt;/sup&gt;", "plainTextFormattedCitation" : "25", "previouslyFormattedCitation" : "&lt;sup&gt;26&lt;/sup&gt;" }, "properties" : { "noteIndex" : 0 }, "schema" : "https://github.com/citation-style-language/schema/raw/master/csl-citation.json" }</w:instrText>
      </w:r>
      <w:r w:rsidR="00054251" w:rsidRPr="00FB7290">
        <w:rPr>
          <w:color w:val="auto"/>
        </w:rPr>
        <w:fldChar w:fldCharType="separate"/>
      </w:r>
      <w:r w:rsidR="00873FF6" w:rsidRPr="00FB7290">
        <w:rPr>
          <w:color w:val="auto"/>
          <w:vertAlign w:val="superscript"/>
        </w:rPr>
        <w:t>25</w:t>
      </w:r>
      <w:r w:rsidR="00054251" w:rsidRPr="00FB7290">
        <w:rPr>
          <w:color w:val="auto"/>
        </w:rPr>
        <w:fldChar w:fldCharType="end"/>
      </w:r>
      <w:r w:rsidR="003D7AD2" w:rsidRPr="00FB7290">
        <w:rPr>
          <w:color w:val="auto"/>
        </w:rPr>
        <w:t xml:space="preserve">. </w:t>
      </w:r>
      <w:r w:rsidR="002C719E" w:rsidRPr="00FB7290">
        <w:rPr>
          <w:color w:val="auto"/>
        </w:rPr>
        <w:t xml:space="preserve">The </w:t>
      </w:r>
      <w:proofErr w:type="gramStart"/>
      <w:r w:rsidR="002C719E" w:rsidRPr="00FB7290">
        <w:rPr>
          <w:color w:val="auto"/>
        </w:rPr>
        <w:t>large number</w:t>
      </w:r>
      <w:proofErr w:type="gramEnd"/>
      <w:r w:rsidR="002C719E" w:rsidRPr="00FB7290">
        <w:rPr>
          <w:color w:val="auto"/>
        </w:rPr>
        <w:t xml:space="preserve"> of cells provides the opportunity to challenge splenocytes with a variety of PAMPs in a s</w:t>
      </w:r>
      <w:r w:rsidR="007A30E8" w:rsidRPr="00FB7290">
        <w:rPr>
          <w:color w:val="auto"/>
        </w:rPr>
        <w:t xml:space="preserve">ingle experiment. </w:t>
      </w:r>
      <w:r w:rsidR="002C656B" w:rsidRPr="00FB7290">
        <w:rPr>
          <w:color w:val="auto"/>
        </w:rPr>
        <w:t>T</w:t>
      </w:r>
      <w:r w:rsidR="007B6654" w:rsidRPr="00FB7290">
        <w:rPr>
          <w:color w:val="auto"/>
        </w:rPr>
        <w:t xml:space="preserve">he splenocyte isolation procedure is very easy to perform, </w:t>
      </w:r>
      <w:r w:rsidR="002C1293" w:rsidRPr="00FB7290">
        <w:rPr>
          <w:color w:val="auto"/>
        </w:rPr>
        <w:t xml:space="preserve">can </w:t>
      </w:r>
      <w:proofErr w:type="gramStart"/>
      <w:r w:rsidR="002C1293" w:rsidRPr="00FB7290">
        <w:rPr>
          <w:color w:val="auto"/>
        </w:rPr>
        <w:t>be completed</w:t>
      </w:r>
      <w:proofErr w:type="gramEnd"/>
      <w:r w:rsidR="002C1293" w:rsidRPr="00FB7290">
        <w:rPr>
          <w:color w:val="auto"/>
        </w:rPr>
        <w:t xml:space="preserve"> within minutes (depending on the number of animals), and </w:t>
      </w:r>
      <w:r w:rsidR="007B6654" w:rsidRPr="00FB7290">
        <w:rPr>
          <w:color w:val="auto"/>
        </w:rPr>
        <w:t>with minimal animal</w:t>
      </w:r>
      <w:r w:rsidR="002C1293" w:rsidRPr="00FB7290">
        <w:rPr>
          <w:color w:val="auto"/>
        </w:rPr>
        <w:t xml:space="preserve"> or cellular</w:t>
      </w:r>
      <w:r w:rsidR="006156A0" w:rsidRPr="00FB7290">
        <w:rPr>
          <w:color w:val="auto"/>
        </w:rPr>
        <w:t xml:space="preserve"> manipulation, which is essential </w:t>
      </w:r>
      <w:r w:rsidR="00380429" w:rsidRPr="00FB7290">
        <w:rPr>
          <w:color w:val="auto"/>
        </w:rPr>
        <w:t>when ex</w:t>
      </w:r>
      <w:r w:rsidR="002C719E" w:rsidRPr="00FB7290">
        <w:rPr>
          <w:color w:val="auto"/>
        </w:rPr>
        <w:t>amining the molecular clock</w:t>
      </w:r>
      <w:r w:rsidR="00585B5A" w:rsidRPr="00FB7290">
        <w:rPr>
          <w:color w:val="auto"/>
        </w:rPr>
        <w:t xml:space="preserve"> because as mentioned above, the</w:t>
      </w:r>
      <w:r w:rsidR="008816D5" w:rsidRPr="00FB7290">
        <w:rPr>
          <w:color w:val="auto"/>
        </w:rPr>
        <w:t>se actions can disrupt the timing of the clock as well as clock</w:t>
      </w:r>
      <w:r w:rsidR="006A1016">
        <w:rPr>
          <w:color w:val="auto"/>
        </w:rPr>
        <w:t>-</w:t>
      </w:r>
      <w:r w:rsidR="008816D5" w:rsidRPr="00FB7290">
        <w:rPr>
          <w:color w:val="auto"/>
        </w:rPr>
        <w:t>controlled genes</w:t>
      </w:r>
      <w:r w:rsidR="006156A0" w:rsidRPr="00FB7290">
        <w:rPr>
          <w:color w:val="auto"/>
        </w:rPr>
        <w:t xml:space="preserve">. </w:t>
      </w:r>
      <w:r w:rsidR="0042520E" w:rsidRPr="00FB7290">
        <w:rPr>
          <w:color w:val="auto"/>
        </w:rPr>
        <w:t>The results for this procedure were highly reproducible, as significance between challenged and unchallenged cells was achieved with just three animals</w:t>
      </w:r>
      <w:r w:rsidR="00646044" w:rsidRPr="00FB7290">
        <w:rPr>
          <w:color w:val="auto"/>
        </w:rPr>
        <w:t xml:space="preserve"> and </w:t>
      </w:r>
      <w:r w:rsidR="003A6D60" w:rsidRPr="00FB7290">
        <w:rPr>
          <w:color w:val="auto"/>
        </w:rPr>
        <w:t>the results were consistent with previously published work</w:t>
      </w:r>
      <w:r w:rsidR="003A6D60" w:rsidRPr="00FB7290">
        <w:rPr>
          <w:color w:val="auto"/>
        </w:rPr>
        <w:fldChar w:fldCharType="begin" w:fldLock="1"/>
      </w:r>
      <w:r w:rsidR="00873FF6" w:rsidRPr="00FB7290">
        <w:rPr>
          <w:color w:val="auto"/>
        </w:rPr>
        <w:instrText>ADDIN CSL_CITATION { "citationItems" : [ { "id" : "ITEM-1", "itemData" : { "DOI" : "doi: 10.1371/journal.pone.0189949", "ISBN" : "1111111111", "author" : [ { "dropping-particle" : "", "family" : "Silver", "given" : "Adam C", "non-dropping-particle" : "", "parse-names" : false, "suffix" : "" } ], "id" : "ITEM-1", "issued" : { "date-parts" : [ [ "2017" ] ] }, "page" : "12-15", "title" : "Pathogen-associated molecular patterns alter molecular clock gene expression in mouse splenocytes", "type" : "article-journal" }, "uris" : [ "http://www.mendeley.com/documents/?uuid=9b567ddc-03a9-491c-a958-358a3d24d421" ] } ], "mendeley" : { "formattedCitation" : "&lt;sup&gt;23&lt;/sup&gt;", "plainTextFormattedCitation" : "23", "previouslyFormattedCitation" : "&lt;sup&gt;24&lt;/sup&gt;" }, "properties" : { "noteIndex" : 0 }, "schema" : "https://github.com/citation-style-language/schema/raw/master/csl-citation.json" }</w:instrText>
      </w:r>
      <w:r w:rsidR="003A6D60" w:rsidRPr="00FB7290">
        <w:rPr>
          <w:color w:val="auto"/>
        </w:rPr>
        <w:fldChar w:fldCharType="separate"/>
      </w:r>
      <w:r w:rsidR="00873FF6" w:rsidRPr="00FB7290">
        <w:rPr>
          <w:color w:val="auto"/>
          <w:vertAlign w:val="superscript"/>
        </w:rPr>
        <w:t>23</w:t>
      </w:r>
      <w:r w:rsidR="003A6D60" w:rsidRPr="00FB7290">
        <w:rPr>
          <w:color w:val="auto"/>
        </w:rPr>
        <w:fldChar w:fldCharType="end"/>
      </w:r>
      <w:r w:rsidR="0042520E" w:rsidRPr="00FB7290">
        <w:rPr>
          <w:color w:val="auto"/>
        </w:rPr>
        <w:t xml:space="preserve"> (</w:t>
      </w:r>
      <w:r w:rsidR="00FB7290" w:rsidRPr="00FB7290">
        <w:rPr>
          <w:b/>
          <w:color w:val="auto"/>
        </w:rPr>
        <w:t>Figure 1</w:t>
      </w:r>
      <w:r w:rsidR="0042520E" w:rsidRPr="00FB7290">
        <w:rPr>
          <w:color w:val="auto"/>
        </w:rPr>
        <w:t xml:space="preserve">). </w:t>
      </w:r>
      <w:r w:rsidR="008816D5" w:rsidRPr="00FB7290">
        <w:rPr>
          <w:color w:val="auto"/>
        </w:rPr>
        <w:t xml:space="preserve">It should </w:t>
      </w:r>
      <w:proofErr w:type="gramStart"/>
      <w:r w:rsidR="008816D5" w:rsidRPr="00FB7290">
        <w:rPr>
          <w:color w:val="auto"/>
        </w:rPr>
        <w:t>be noted</w:t>
      </w:r>
      <w:proofErr w:type="gramEnd"/>
      <w:r w:rsidR="008816D5" w:rsidRPr="00FB7290">
        <w:rPr>
          <w:color w:val="auto"/>
        </w:rPr>
        <w:t xml:space="preserve"> that increasing the number of animals per group might have revealed statistically significant differences between a challenge group and control (</w:t>
      </w:r>
      <w:r w:rsidR="00FB7290" w:rsidRPr="00FB7290">
        <w:rPr>
          <w:i/>
          <w:color w:val="auto"/>
        </w:rPr>
        <w:t>e.g.,</w:t>
      </w:r>
      <w:r w:rsidR="008816D5" w:rsidRPr="00FB7290">
        <w:rPr>
          <w:i/>
          <w:color w:val="auto"/>
        </w:rPr>
        <w:t xml:space="preserve"> </w:t>
      </w:r>
      <w:r w:rsidR="008816D5" w:rsidRPr="00FB7290">
        <w:rPr>
          <w:color w:val="auto"/>
        </w:rPr>
        <w:t xml:space="preserve">ODN 1826 and </w:t>
      </w:r>
      <w:r w:rsidR="008816D5" w:rsidRPr="00FB7290">
        <w:rPr>
          <w:i/>
          <w:color w:val="auto"/>
        </w:rPr>
        <w:t>Rev-</w:t>
      </w:r>
      <w:proofErr w:type="spellStart"/>
      <w:r w:rsidR="008816D5" w:rsidRPr="00FB7290">
        <w:rPr>
          <w:i/>
          <w:color w:val="auto"/>
        </w:rPr>
        <w:t>erb</w:t>
      </w:r>
      <w:proofErr w:type="spellEnd"/>
      <w:r w:rsidR="008816D5" w:rsidRPr="00FB7290">
        <w:rPr>
          <w:i/>
          <w:color w:val="000000" w:themeColor="text1"/>
        </w:rPr>
        <w:sym w:font="Symbol" w:char="F061"/>
      </w:r>
      <w:r w:rsidR="008816D5" w:rsidRPr="00FB7290">
        <w:rPr>
          <w:color w:val="000000" w:themeColor="text1"/>
        </w:rPr>
        <w:t xml:space="preserve">). </w:t>
      </w:r>
    </w:p>
    <w:p w14:paraId="04E90739" w14:textId="77777777" w:rsidR="00CC61E3" w:rsidRPr="00FB7290" w:rsidRDefault="00CC61E3" w:rsidP="00A4792B">
      <w:pPr>
        <w:widowControl/>
        <w:rPr>
          <w:color w:val="auto"/>
        </w:rPr>
      </w:pPr>
    </w:p>
    <w:p w14:paraId="5572E859" w14:textId="5066DAEC" w:rsidR="007D7918" w:rsidRPr="00FB7290" w:rsidRDefault="00CB18D9" w:rsidP="00A4792B">
      <w:pPr>
        <w:widowControl/>
        <w:rPr>
          <w:color w:val="auto"/>
        </w:rPr>
      </w:pPr>
      <w:r w:rsidRPr="00FB7290">
        <w:rPr>
          <w:color w:val="auto"/>
        </w:rPr>
        <w:t xml:space="preserve">Moving forward, while this protocol only addresses the acute effects on clock gene expression after PAMP challenge, it could provide proof of principle for further investigation. For example, this assay could </w:t>
      </w:r>
      <w:proofErr w:type="gramStart"/>
      <w:r w:rsidRPr="00FB7290">
        <w:rPr>
          <w:color w:val="auto"/>
        </w:rPr>
        <w:t>be used</w:t>
      </w:r>
      <w:proofErr w:type="gramEnd"/>
      <w:r w:rsidRPr="00FB7290">
        <w:rPr>
          <w:color w:val="auto"/>
        </w:rPr>
        <w:t xml:space="preserve"> as a model to decipher the molecular mechanisms regarding TLR – PAMP interaction and how it influences the molecular clock. It could also </w:t>
      </w:r>
      <w:proofErr w:type="gramStart"/>
      <w:r w:rsidRPr="00FB7290">
        <w:rPr>
          <w:color w:val="auto"/>
        </w:rPr>
        <w:t>be used</w:t>
      </w:r>
      <w:proofErr w:type="gramEnd"/>
      <w:r w:rsidRPr="00FB7290">
        <w:rPr>
          <w:color w:val="auto"/>
        </w:rPr>
        <w:t xml:space="preserve"> to determine the length of time it takes for the molecular clock to recover after a PAMP challenge, which could be determined by conducting a time-course experiment (</w:t>
      </w:r>
      <w:r w:rsidR="00FB7290" w:rsidRPr="00FB7290">
        <w:rPr>
          <w:i/>
          <w:color w:val="auto"/>
        </w:rPr>
        <w:t>i.e.</w:t>
      </w:r>
      <w:r w:rsidR="00A4792B">
        <w:rPr>
          <w:i/>
          <w:color w:val="auto"/>
        </w:rPr>
        <w:t>,</w:t>
      </w:r>
      <w:r w:rsidRPr="00FB7290">
        <w:rPr>
          <w:color w:val="auto"/>
        </w:rPr>
        <w:t xml:space="preserve"> assessing expression after varying </w:t>
      </w:r>
      <w:r w:rsidR="007739E7" w:rsidRPr="00FB7290">
        <w:rPr>
          <w:color w:val="auto"/>
        </w:rPr>
        <w:t>times</w:t>
      </w:r>
      <w:r w:rsidRPr="00FB7290">
        <w:rPr>
          <w:color w:val="auto"/>
        </w:rPr>
        <w:t xml:space="preserve"> post challenge). </w:t>
      </w:r>
      <w:r w:rsidR="004C1F4D" w:rsidRPr="00FB7290">
        <w:rPr>
          <w:color w:val="auto"/>
        </w:rPr>
        <w:t xml:space="preserve">As mentioned above, subsequent experiments could </w:t>
      </w:r>
      <w:proofErr w:type="gramStart"/>
      <w:r w:rsidR="004C1F4D" w:rsidRPr="00FB7290">
        <w:rPr>
          <w:color w:val="auto"/>
        </w:rPr>
        <w:t>be performed</w:t>
      </w:r>
      <w:proofErr w:type="gramEnd"/>
      <w:r w:rsidR="004C1F4D" w:rsidRPr="00FB7290">
        <w:rPr>
          <w:color w:val="auto"/>
        </w:rPr>
        <w:t xml:space="preserve"> to examine PAMP challenge on specific splenocyte cell populations. </w:t>
      </w:r>
      <w:r w:rsidR="00A10337" w:rsidRPr="00FB7290">
        <w:rPr>
          <w:color w:val="auto"/>
        </w:rPr>
        <w:t>Since several</w:t>
      </w:r>
      <w:r w:rsidR="00FD0ED1" w:rsidRPr="00FB7290">
        <w:rPr>
          <w:color w:val="auto"/>
        </w:rPr>
        <w:t xml:space="preserve"> p</w:t>
      </w:r>
      <w:r w:rsidR="00A10337" w:rsidRPr="00FB7290">
        <w:rPr>
          <w:color w:val="auto"/>
        </w:rPr>
        <w:t xml:space="preserve">athogens stimulate multiple TLRs upon infection, it would be interesting to use this protocol to </w:t>
      </w:r>
      <w:r w:rsidR="00A10337" w:rsidRPr="00FB7290">
        <w:rPr>
          <w:color w:val="auto"/>
        </w:rPr>
        <w:lastRenderedPageBreak/>
        <w:t>investigate if ch</w:t>
      </w:r>
      <w:r w:rsidR="007739E7" w:rsidRPr="00FB7290">
        <w:rPr>
          <w:color w:val="auto"/>
        </w:rPr>
        <w:t>allenging with multiple</w:t>
      </w:r>
      <w:r w:rsidR="00A10337" w:rsidRPr="00FB7290">
        <w:rPr>
          <w:color w:val="auto"/>
        </w:rPr>
        <w:t xml:space="preserve"> PAMPs have a synergistic effect on clock gene expression.</w:t>
      </w:r>
      <w:r w:rsidRPr="00FB7290">
        <w:rPr>
          <w:i/>
          <w:color w:val="auto"/>
        </w:rPr>
        <w:t xml:space="preserve"> </w:t>
      </w:r>
    </w:p>
    <w:p w14:paraId="0D9F30EA" w14:textId="77777777" w:rsidR="00943468" w:rsidRPr="00FB7290" w:rsidRDefault="00943468" w:rsidP="00A4792B">
      <w:pPr>
        <w:widowControl/>
        <w:rPr>
          <w:color w:val="auto"/>
        </w:rPr>
      </w:pPr>
    </w:p>
    <w:p w14:paraId="572A84F4" w14:textId="746C4464" w:rsidR="004545BA" w:rsidRPr="00FB7290" w:rsidRDefault="00AA03DF" w:rsidP="00A4792B">
      <w:pPr>
        <w:pStyle w:val="NormalWeb"/>
        <w:widowControl/>
        <w:spacing w:before="0" w:beforeAutospacing="0" w:after="0" w:afterAutospacing="0"/>
        <w:rPr>
          <w:color w:val="808080" w:themeColor="background1" w:themeShade="80"/>
        </w:rPr>
      </w:pPr>
      <w:r w:rsidRPr="00FB7290">
        <w:rPr>
          <w:b/>
          <w:bCs/>
        </w:rPr>
        <w:t xml:space="preserve">ACKNOWLEDGMENTS: </w:t>
      </w:r>
    </w:p>
    <w:p w14:paraId="23682868" w14:textId="672A4D56" w:rsidR="004545BA" w:rsidRPr="00FB7290" w:rsidRDefault="00A34C40" w:rsidP="00A4792B">
      <w:pPr>
        <w:pStyle w:val="NormalWeb"/>
        <w:widowControl/>
        <w:spacing w:before="0" w:beforeAutospacing="0" w:after="0" w:afterAutospacing="0"/>
        <w:rPr>
          <w:color w:val="000000" w:themeColor="text1"/>
        </w:rPr>
      </w:pPr>
      <w:r w:rsidRPr="00FB7290">
        <w:rPr>
          <w:color w:val="000000" w:themeColor="text1"/>
        </w:rPr>
        <w:t xml:space="preserve">This work </w:t>
      </w:r>
      <w:proofErr w:type="gramStart"/>
      <w:r w:rsidRPr="00FB7290">
        <w:rPr>
          <w:color w:val="000000" w:themeColor="text1"/>
        </w:rPr>
        <w:t>was supported</w:t>
      </w:r>
      <w:proofErr w:type="gramEnd"/>
      <w:r w:rsidRPr="00FB7290">
        <w:rPr>
          <w:color w:val="000000" w:themeColor="text1"/>
        </w:rPr>
        <w:t xml:space="preserve"> by Faculty Research grants from the College of Arts and Sciences Dean’s Office at the University of Hartford. </w:t>
      </w:r>
    </w:p>
    <w:p w14:paraId="00C5DE11" w14:textId="77777777" w:rsidR="000E1F61" w:rsidRPr="00FB7290" w:rsidRDefault="000E1F61" w:rsidP="00A4792B">
      <w:pPr>
        <w:widowControl/>
        <w:rPr>
          <w:b/>
          <w:bCs/>
        </w:rPr>
      </w:pPr>
    </w:p>
    <w:p w14:paraId="56B8AE6A" w14:textId="174A1654" w:rsidR="00034B71" w:rsidRPr="00FB7290" w:rsidRDefault="00AA03DF" w:rsidP="00A4792B">
      <w:pPr>
        <w:pStyle w:val="NormalWeb"/>
        <w:widowControl/>
        <w:spacing w:before="0" w:beforeAutospacing="0" w:after="0" w:afterAutospacing="0"/>
        <w:rPr>
          <w:color w:val="808080" w:themeColor="background1" w:themeShade="80"/>
        </w:rPr>
      </w:pPr>
      <w:r w:rsidRPr="00FB7290">
        <w:rPr>
          <w:b/>
        </w:rPr>
        <w:t>DISCLOSURES</w:t>
      </w:r>
      <w:r w:rsidRPr="00FB7290">
        <w:rPr>
          <w:b/>
          <w:bCs/>
        </w:rPr>
        <w:t xml:space="preserve">: </w:t>
      </w:r>
    </w:p>
    <w:p w14:paraId="66030076" w14:textId="02B13F6C" w:rsidR="00AA03DF" w:rsidRPr="00FB7290" w:rsidRDefault="00E61D17" w:rsidP="00A4792B">
      <w:pPr>
        <w:widowControl/>
        <w:rPr>
          <w:color w:val="000000" w:themeColor="text1"/>
        </w:rPr>
      </w:pPr>
      <w:r w:rsidRPr="00FB7290">
        <w:rPr>
          <w:color w:val="000000" w:themeColor="text1"/>
        </w:rPr>
        <w:t>The author has</w:t>
      </w:r>
      <w:r w:rsidR="00034B71" w:rsidRPr="00FB7290">
        <w:rPr>
          <w:color w:val="000000" w:themeColor="text1"/>
        </w:rPr>
        <w:t xml:space="preserve"> nothing to disclose. </w:t>
      </w:r>
    </w:p>
    <w:p w14:paraId="556D170C" w14:textId="77777777" w:rsidR="001807D8" w:rsidRPr="00FB7290" w:rsidRDefault="001807D8" w:rsidP="00A4792B">
      <w:pPr>
        <w:widowControl/>
        <w:rPr>
          <w:b/>
          <w:bCs/>
        </w:rPr>
      </w:pPr>
    </w:p>
    <w:p w14:paraId="23B74B4E" w14:textId="73A1D8CC" w:rsidR="00EC6369" w:rsidRPr="006A1016" w:rsidRDefault="00F04D79" w:rsidP="00A4792B">
      <w:pPr>
        <w:widowControl/>
        <w:rPr>
          <w:b/>
          <w:bCs/>
        </w:rPr>
      </w:pPr>
      <w:r w:rsidRPr="00FB7290">
        <w:rPr>
          <w:b/>
          <w:bCs/>
        </w:rPr>
        <w:t xml:space="preserve"> </w:t>
      </w:r>
      <w:r w:rsidR="009726EE" w:rsidRPr="00FB7290">
        <w:rPr>
          <w:b/>
          <w:bCs/>
        </w:rPr>
        <w:t>REFERENCES</w:t>
      </w:r>
      <w:r w:rsidR="00D04760" w:rsidRPr="00FB7290">
        <w:rPr>
          <w:b/>
          <w:bCs/>
        </w:rPr>
        <w:t>:</w:t>
      </w:r>
      <w:r w:rsidR="009726EE" w:rsidRPr="00FB7290">
        <w:t xml:space="preserve"> </w:t>
      </w:r>
    </w:p>
    <w:p w14:paraId="369F4B00" w14:textId="1E828ACD" w:rsidR="00873FF6" w:rsidRPr="00FB7290" w:rsidRDefault="00EC6369" w:rsidP="00A4792B">
      <w:pPr>
        <w:widowControl/>
      </w:pPr>
      <w:r w:rsidRPr="00FB7290">
        <w:rPr>
          <w:color w:val="808080" w:themeColor="background1" w:themeShade="80"/>
        </w:rPr>
        <w:fldChar w:fldCharType="begin" w:fldLock="1"/>
      </w:r>
      <w:r w:rsidRPr="00FB7290">
        <w:rPr>
          <w:color w:val="808080" w:themeColor="background1" w:themeShade="80"/>
        </w:rPr>
        <w:instrText xml:space="preserve">ADDIN Mendeley Bibliography CSL_BIBLIOGRAPHY </w:instrText>
      </w:r>
      <w:r w:rsidRPr="00FB7290">
        <w:rPr>
          <w:color w:val="808080" w:themeColor="background1" w:themeShade="80"/>
        </w:rPr>
        <w:fldChar w:fldCharType="separate"/>
      </w:r>
      <w:r w:rsidR="00873FF6" w:rsidRPr="00FB7290">
        <w:t>1.</w:t>
      </w:r>
      <w:r w:rsidR="00873FF6" w:rsidRPr="00FB7290">
        <w:tab/>
        <w:t>Bell-Pedersen, D.</w:t>
      </w:r>
      <w:r w:rsidR="00FB7290" w:rsidRPr="00FB7290">
        <w:rPr>
          <w:i/>
        </w:rPr>
        <w:t xml:space="preserve"> et al.</w:t>
      </w:r>
      <w:r w:rsidR="00873FF6" w:rsidRPr="00FB7290">
        <w:t xml:space="preserve"> Circadian rhythms from multiple oscillators: lessons from diverse organisms. </w:t>
      </w:r>
      <w:r w:rsidR="00873FF6" w:rsidRPr="00FB7290">
        <w:rPr>
          <w:i/>
          <w:iCs/>
        </w:rPr>
        <w:t>Nat. Rev. Genet.</w:t>
      </w:r>
      <w:r w:rsidR="00873FF6" w:rsidRPr="00FB7290">
        <w:t xml:space="preserve"> </w:t>
      </w:r>
      <w:r w:rsidR="00873FF6" w:rsidRPr="00FB7290">
        <w:rPr>
          <w:b/>
          <w:bCs/>
        </w:rPr>
        <w:t>6,</w:t>
      </w:r>
      <w:r w:rsidR="00873FF6" w:rsidRPr="00FB7290">
        <w:t xml:space="preserve"> 544–56 (2005).</w:t>
      </w:r>
    </w:p>
    <w:p w14:paraId="180D11CC" w14:textId="77777777" w:rsidR="00873FF6" w:rsidRPr="00FB7290" w:rsidRDefault="00873FF6" w:rsidP="00A4792B">
      <w:pPr>
        <w:widowControl/>
      </w:pPr>
      <w:r w:rsidRPr="00FB7290">
        <w:t>2.</w:t>
      </w:r>
      <w:r w:rsidRPr="00FB7290">
        <w:tab/>
        <w:t xml:space="preserve">Mohawk, J. A., Green, C. B. &amp; Takahashi, J. S. Central and Peripheral Circadian Clocks in Mammals. </w:t>
      </w:r>
      <w:proofErr w:type="spellStart"/>
      <w:r w:rsidRPr="00FB7290">
        <w:rPr>
          <w:i/>
          <w:iCs/>
        </w:rPr>
        <w:t>Annu</w:t>
      </w:r>
      <w:proofErr w:type="spellEnd"/>
      <w:r w:rsidRPr="00FB7290">
        <w:rPr>
          <w:i/>
          <w:iCs/>
        </w:rPr>
        <w:t xml:space="preserve">. Rev. </w:t>
      </w:r>
      <w:proofErr w:type="spellStart"/>
      <w:r w:rsidRPr="00FB7290">
        <w:rPr>
          <w:i/>
          <w:iCs/>
        </w:rPr>
        <w:t>Neurosci</w:t>
      </w:r>
      <w:proofErr w:type="spellEnd"/>
      <w:r w:rsidRPr="00FB7290">
        <w:rPr>
          <w:i/>
          <w:iCs/>
        </w:rPr>
        <w:t>.</w:t>
      </w:r>
      <w:r w:rsidRPr="00FB7290">
        <w:t xml:space="preserve"> </w:t>
      </w:r>
      <w:r w:rsidRPr="00FB7290">
        <w:rPr>
          <w:b/>
          <w:bCs/>
        </w:rPr>
        <w:t>35,</w:t>
      </w:r>
      <w:r w:rsidRPr="00FB7290">
        <w:t xml:space="preserve"> 445–462 (2012).</w:t>
      </w:r>
    </w:p>
    <w:p w14:paraId="48708DEF" w14:textId="77777777" w:rsidR="00873FF6" w:rsidRPr="00FB7290" w:rsidRDefault="00873FF6" w:rsidP="00A4792B">
      <w:pPr>
        <w:widowControl/>
      </w:pPr>
      <w:r w:rsidRPr="00FB7290">
        <w:t>3.</w:t>
      </w:r>
      <w:r w:rsidRPr="00FB7290">
        <w:tab/>
      </w:r>
      <w:proofErr w:type="spellStart"/>
      <w:r w:rsidRPr="00FB7290">
        <w:t>Balsalobre</w:t>
      </w:r>
      <w:proofErr w:type="spellEnd"/>
      <w:r w:rsidRPr="00FB7290">
        <w:t xml:space="preserve">, A., </w:t>
      </w:r>
      <w:proofErr w:type="spellStart"/>
      <w:r w:rsidRPr="00FB7290">
        <w:t>Damiola</w:t>
      </w:r>
      <w:proofErr w:type="spellEnd"/>
      <w:r w:rsidRPr="00FB7290">
        <w:t xml:space="preserve">, F. &amp; </w:t>
      </w:r>
      <w:proofErr w:type="spellStart"/>
      <w:r w:rsidRPr="00FB7290">
        <w:t>Schibler</w:t>
      </w:r>
      <w:proofErr w:type="spellEnd"/>
      <w:r w:rsidRPr="00FB7290">
        <w:t xml:space="preserve">, U. A serum shock induces circadian gene expression in mammalian tissue culture cells. </w:t>
      </w:r>
      <w:r w:rsidRPr="00FB7290">
        <w:rPr>
          <w:i/>
          <w:iCs/>
        </w:rPr>
        <w:t>Cell</w:t>
      </w:r>
      <w:r w:rsidRPr="00FB7290">
        <w:t xml:space="preserve"> </w:t>
      </w:r>
      <w:r w:rsidRPr="00FB7290">
        <w:rPr>
          <w:b/>
          <w:bCs/>
        </w:rPr>
        <w:t>93,</w:t>
      </w:r>
      <w:r w:rsidRPr="00FB7290">
        <w:t xml:space="preserve"> 929–937 (1998).</w:t>
      </w:r>
    </w:p>
    <w:p w14:paraId="2101E6F6" w14:textId="37AC4444" w:rsidR="00873FF6" w:rsidRPr="00FB7290" w:rsidRDefault="00873FF6" w:rsidP="00A4792B">
      <w:pPr>
        <w:widowControl/>
      </w:pPr>
      <w:r w:rsidRPr="00FB7290">
        <w:t>4.</w:t>
      </w:r>
      <w:r w:rsidRPr="00FB7290">
        <w:tab/>
      </w:r>
      <w:proofErr w:type="spellStart"/>
      <w:r w:rsidRPr="00FB7290">
        <w:t>Yoo</w:t>
      </w:r>
      <w:proofErr w:type="spellEnd"/>
      <w:r w:rsidRPr="00FB7290">
        <w:t>, S.-H.</w:t>
      </w:r>
      <w:r w:rsidR="00FB7290" w:rsidRPr="00FB7290">
        <w:rPr>
          <w:i/>
        </w:rPr>
        <w:t xml:space="preserve"> et al.</w:t>
      </w:r>
      <w:r w:rsidRPr="00FB7290">
        <w:t xml:space="preserve"> PERIOD</w:t>
      </w:r>
      <w:proofErr w:type="gramStart"/>
      <w:r w:rsidRPr="00FB7290">
        <w:t>2::</w:t>
      </w:r>
      <w:proofErr w:type="gramEnd"/>
      <w:r w:rsidRPr="00FB7290">
        <w:t xml:space="preserve">LUCIFERASE real-time reporting of circadian dynamics reveals persistent circadian oscillations in mouse peripheral tissues. </w:t>
      </w:r>
      <w:r w:rsidRPr="00FB7290">
        <w:rPr>
          <w:i/>
          <w:iCs/>
        </w:rPr>
        <w:t>Proc. Natl. Acad. Sci. U. S. A.</w:t>
      </w:r>
      <w:r w:rsidRPr="00FB7290">
        <w:t xml:space="preserve"> </w:t>
      </w:r>
      <w:r w:rsidRPr="00FB7290">
        <w:rPr>
          <w:b/>
          <w:bCs/>
        </w:rPr>
        <w:t>101,</w:t>
      </w:r>
      <w:r w:rsidRPr="00FB7290">
        <w:t xml:space="preserve"> 5339–46 (2004).</w:t>
      </w:r>
    </w:p>
    <w:p w14:paraId="61063CBD" w14:textId="6D822EF6" w:rsidR="00873FF6" w:rsidRPr="00FB7290" w:rsidRDefault="00873FF6" w:rsidP="00A4792B">
      <w:pPr>
        <w:widowControl/>
      </w:pPr>
      <w:r w:rsidRPr="00FB7290">
        <w:t>5.</w:t>
      </w:r>
      <w:r w:rsidRPr="00FB7290">
        <w:tab/>
        <w:t xml:space="preserve">Yamazaki, S. Resetting Central and Peripheral Circadian Oscillators in Transgenic Rats. </w:t>
      </w:r>
      <w:r w:rsidR="00416CA7" w:rsidRPr="00FB7290">
        <w:rPr>
          <w:i/>
          <w:iCs/>
        </w:rPr>
        <w:t>Science</w:t>
      </w:r>
      <w:r w:rsidRPr="00FB7290">
        <w:rPr>
          <w:i/>
          <w:iCs/>
        </w:rPr>
        <w:t>.</w:t>
      </w:r>
      <w:r w:rsidRPr="00FB7290">
        <w:t xml:space="preserve"> </w:t>
      </w:r>
      <w:r w:rsidRPr="00FB7290">
        <w:rPr>
          <w:b/>
          <w:bCs/>
        </w:rPr>
        <w:t>288,</w:t>
      </w:r>
      <w:r w:rsidRPr="00FB7290">
        <w:t xml:space="preserve"> 682–685 (2000).</w:t>
      </w:r>
    </w:p>
    <w:p w14:paraId="4755028A" w14:textId="77777777" w:rsidR="00873FF6" w:rsidRPr="00FB7290" w:rsidRDefault="00873FF6" w:rsidP="00A4792B">
      <w:pPr>
        <w:widowControl/>
      </w:pPr>
      <w:r w:rsidRPr="00FB7290">
        <w:t>6.</w:t>
      </w:r>
      <w:r w:rsidRPr="00FB7290">
        <w:tab/>
      </w:r>
      <w:proofErr w:type="spellStart"/>
      <w:r w:rsidRPr="00FB7290">
        <w:t>Lowrey</w:t>
      </w:r>
      <w:proofErr w:type="spellEnd"/>
      <w:r w:rsidRPr="00FB7290">
        <w:t xml:space="preserve">, P. L. &amp; Takahashi, J. S. Genetics of circadian rhythms in mammalian model organisms. </w:t>
      </w:r>
      <w:r w:rsidRPr="00FB7290">
        <w:rPr>
          <w:i/>
          <w:iCs/>
        </w:rPr>
        <w:t>Adv. Genet.</w:t>
      </w:r>
      <w:r w:rsidRPr="00FB7290">
        <w:t xml:space="preserve"> </w:t>
      </w:r>
      <w:r w:rsidRPr="00FB7290">
        <w:rPr>
          <w:b/>
          <w:bCs/>
        </w:rPr>
        <w:t>74,</w:t>
      </w:r>
      <w:r w:rsidRPr="00FB7290">
        <w:t xml:space="preserve"> 175–230 (2011).</w:t>
      </w:r>
    </w:p>
    <w:p w14:paraId="234F46D8" w14:textId="77777777" w:rsidR="00873FF6" w:rsidRPr="00FB7290" w:rsidRDefault="00873FF6" w:rsidP="00A4792B">
      <w:pPr>
        <w:widowControl/>
      </w:pPr>
      <w:r w:rsidRPr="00FB7290">
        <w:t>7.</w:t>
      </w:r>
      <w:r w:rsidRPr="00FB7290">
        <w:tab/>
        <w:t xml:space="preserve">Curtis, A. M., </w:t>
      </w:r>
      <w:proofErr w:type="spellStart"/>
      <w:r w:rsidRPr="00FB7290">
        <w:t>Bellet</w:t>
      </w:r>
      <w:proofErr w:type="spellEnd"/>
      <w:r w:rsidRPr="00FB7290">
        <w:t xml:space="preserve">, M. M., </w:t>
      </w:r>
      <w:proofErr w:type="spellStart"/>
      <w:r w:rsidRPr="00FB7290">
        <w:t>Sassone-Corsi</w:t>
      </w:r>
      <w:proofErr w:type="spellEnd"/>
      <w:r w:rsidRPr="00FB7290">
        <w:t xml:space="preserve">, P. &amp; O’Neill, L. A. J. Circadian Clock </w:t>
      </w:r>
      <w:proofErr w:type="gramStart"/>
      <w:r w:rsidRPr="00FB7290">
        <w:t>Proteins</w:t>
      </w:r>
      <w:proofErr w:type="gramEnd"/>
      <w:r w:rsidRPr="00FB7290">
        <w:t xml:space="preserve"> and Immunity. </w:t>
      </w:r>
      <w:r w:rsidRPr="00FB7290">
        <w:rPr>
          <w:i/>
          <w:iCs/>
        </w:rPr>
        <w:t>Immunity</w:t>
      </w:r>
      <w:r w:rsidRPr="00FB7290">
        <w:t xml:space="preserve"> </w:t>
      </w:r>
      <w:r w:rsidRPr="00FB7290">
        <w:rPr>
          <w:b/>
          <w:bCs/>
        </w:rPr>
        <w:t>40,</w:t>
      </w:r>
      <w:r w:rsidRPr="00FB7290">
        <w:t xml:space="preserve"> 178–186 (2014).</w:t>
      </w:r>
    </w:p>
    <w:p w14:paraId="335D96B9" w14:textId="7F324380" w:rsidR="00873FF6" w:rsidRPr="00FB7290" w:rsidRDefault="00873FF6" w:rsidP="00A4792B">
      <w:pPr>
        <w:widowControl/>
      </w:pPr>
      <w:r w:rsidRPr="00FB7290">
        <w:t>8.</w:t>
      </w:r>
      <w:r w:rsidRPr="00FB7290">
        <w:tab/>
        <w:t>Keller, M.</w:t>
      </w:r>
      <w:r w:rsidR="00FB7290" w:rsidRPr="00FB7290">
        <w:rPr>
          <w:i/>
        </w:rPr>
        <w:t xml:space="preserve"> et al.</w:t>
      </w:r>
      <w:r w:rsidRPr="00FB7290">
        <w:t xml:space="preserve"> A circadian clock in macrophages controls inflammatory immune responses. </w:t>
      </w:r>
      <w:r w:rsidRPr="00FB7290">
        <w:rPr>
          <w:i/>
          <w:iCs/>
        </w:rPr>
        <w:t>Proc. Natl. Acad. Sci. U. S. A.</w:t>
      </w:r>
      <w:r w:rsidRPr="00FB7290">
        <w:t xml:space="preserve"> </w:t>
      </w:r>
      <w:r w:rsidRPr="00FB7290">
        <w:rPr>
          <w:b/>
          <w:bCs/>
        </w:rPr>
        <w:t>106,</w:t>
      </w:r>
      <w:r w:rsidRPr="00FB7290">
        <w:t xml:space="preserve"> 21407–12 (2009).</w:t>
      </w:r>
    </w:p>
    <w:p w14:paraId="286C1146" w14:textId="77777777" w:rsidR="00873FF6" w:rsidRPr="00FB7290" w:rsidRDefault="00873FF6" w:rsidP="00A4792B">
      <w:pPr>
        <w:widowControl/>
      </w:pPr>
      <w:r w:rsidRPr="00FB7290">
        <w:t>9.</w:t>
      </w:r>
      <w:r w:rsidRPr="00FB7290">
        <w:tab/>
        <w:t xml:space="preserve">Silver, A. C., </w:t>
      </w:r>
      <w:proofErr w:type="spellStart"/>
      <w:r w:rsidRPr="00FB7290">
        <w:t>Arjona</w:t>
      </w:r>
      <w:proofErr w:type="spellEnd"/>
      <w:r w:rsidRPr="00FB7290">
        <w:t xml:space="preserve">, A., Hughes, M. E., </w:t>
      </w:r>
      <w:proofErr w:type="spellStart"/>
      <w:r w:rsidRPr="00FB7290">
        <w:t>Nitabach</w:t>
      </w:r>
      <w:proofErr w:type="spellEnd"/>
      <w:r w:rsidRPr="00FB7290">
        <w:t xml:space="preserve">, M. N. &amp; </w:t>
      </w:r>
      <w:proofErr w:type="spellStart"/>
      <w:r w:rsidRPr="00FB7290">
        <w:t>Fikrig</w:t>
      </w:r>
      <w:proofErr w:type="spellEnd"/>
      <w:r w:rsidRPr="00FB7290">
        <w:t xml:space="preserve">, E. Circadian expression of clock genes in mouse macrophages, dendritic cells, and B cells. </w:t>
      </w:r>
      <w:r w:rsidRPr="00FB7290">
        <w:rPr>
          <w:i/>
          <w:iCs/>
        </w:rPr>
        <w:t xml:space="preserve">Brain. </w:t>
      </w:r>
      <w:proofErr w:type="spellStart"/>
      <w:r w:rsidRPr="00FB7290">
        <w:rPr>
          <w:i/>
          <w:iCs/>
        </w:rPr>
        <w:t>Behav</w:t>
      </w:r>
      <w:proofErr w:type="spellEnd"/>
      <w:r w:rsidRPr="00FB7290">
        <w:rPr>
          <w:i/>
          <w:iCs/>
        </w:rPr>
        <w:t>. Immun.</w:t>
      </w:r>
      <w:r w:rsidRPr="00FB7290">
        <w:t xml:space="preserve"> </w:t>
      </w:r>
      <w:r w:rsidRPr="00FB7290">
        <w:rPr>
          <w:b/>
          <w:bCs/>
        </w:rPr>
        <w:t>26,</w:t>
      </w:r>
      <w:r w:rsidRPr="00FB7290">
        <w:t xml:space="preserve"> 407–413 (2012).</w:t>
      </w:r>
    </w:p>
    <w:p w14:paraId="54DF6AA4" w14:textId="77777777" w:rsidR="00873FF6" w:rsidRPr="00FB7290" w:rsidRDefault="00873FF6" w:rsidP="00A4792B">
      <w:pPr>
        <w:widowControl/>
      </w:pPr>
      <w:r w:rsidRPr="00FB7290">
        <w:t>10.</w:t>
      </w:r>
      <w:r w:rsidRPr="00FB7290">
        <w:tab/>
        <w:t xml:space="preserve">Kawai, T. &amp; Akira, S. review The role of pattern-recognition receptors in innate </w:t>
      </w:r>
      <w:proofErr w:type="gramStart"/>
      <w:r w:rsidRPr="00FB7290">
        <w:t>immunity :</w:t>
      </w:r>
      <w:proofErr w:type="gramEnd"/>
      <w:r w:rsidRPr="00FB7290">
        <w:t xml:space="preserve"> update on Toll-like receptors. </w:t>
      </w:r>
      <w:r w:rsidRPr="00FB7290">
        <w:rPr>
          <w:i/>
          <w:iCs/>
        </w:rPr>
        <w:t>Nat. Publ. Gr.</w:t>
      </w:r>
      <w:r w:rsidRPr="00FB7290">
        <w:t xml:space="preserve"> </w:t>
      </w:r>
      <w:r w:rsidRPr="00FB7290">
        <w:rPr>
          <w:b/>
          <w:bCs/>
        </w:rPr>
        <w:t>11,</w:t>
      </w:r>
      <w:r w:rsidRPr="00FB7290">
        <w:t xml:space="preserve"> 373–384 (2010).</w:t>
      </w:r>
    </w:p>
    <w:p w14:paraId="1A0B08F8" w14:textId="77777777" w:rsidR="00873FF6" w:rsidRPr="00FB7290" w:rsidRDefault="00873FF6" w:rsidP="00A4792B">
      <w:pPr>
        <w:widowControl/>
      </w:pPr>
      <w:r w:rsidRPr="00FB7290">
        <w:t>11.</w:t>
      </w:r>
      <w:r w:rsidRPr="00FB7290">
        <w:tab/>
      </w:r>
      <w:proofErr w:type="spellStart"/>
      <w:r w:rsidRPr="00FB7290">
        <w:t>Marpegán</w:t>
      </w:r>
      <w:proofErr w:type="spellEnd"/>
      <w:r w:rsidRPr="00FB7290">
        <w:t xml:space="preserve">, L., </w:t>
      </w:r>
      <w:proofErr w:type="spellStart"/>
      <w:r w:rsidRPr="00FB7290">
        <w:t>Bekinschtein</w:t>
      </w:r>
      <w:proofErr w:type="spellEnd"/>
      <w:r w:rsidRPr="00FB7290">
        <w:t xml:space="preserve">, T. A., Costas, M. A. &amp; </w:t>
      </w:r>
      <w:proofErr w:type="spellStart"/>
      <w:r w:rsidRPr="00FB7290">
        <w:t>Golombek</w:t>
      </w:r>
      <w:proofErr w:type="spellEnd"/>
      <w:r w:rsidRPr="00FB7290">
        <w:t xml:space="preserve">, D. A. Circadian responses to endotoxin treatment in mice. </w:t>
      </w:r>
      <w:r w:rsidRPr="00FB7290">
        <w:rPr>
          <w:i/>
          <w:iCs/>
        </w:rPr>
        <w:t xml:space="preserve">J. </w:t>
      </w:r>
      <w:proofErr w:type="spellStart"/>
      <w:r w:rsidRPr="00FB7290">
        <w:rPr>
          <w:i/>
          <w:iCs/>
        </w:rPr>
        <w:t>Neuroimmunol</w:t>
      </w:r>
      <w:proofErr w:type="spellEnd"/>
      <w:r w:rsidRPr="00FB7290">
        <w:rPr>
          <w:i/>
          <w:iCs/>
        </w:rPr>
        <w:t>.</w:t>
      </w:r>
      <w:r w:rsidRPr="00FB7290">
        <w:t xml:space="preserve"> </w:t>
      </w:r>
      <w:r w:rsidRPr="00FB7290">
        <w:rPr>
          <w:b/>
          <w:bCs/>
        </w:rPr>
        <w:t>160,</w:t>
      </w:r>
      <w:r w:rsidRPr="00FB7290">
        <w:t xml:space="preserve"> 102–109 (2005).</w:t>
      </w:r>
    </w:p>
    <w:p w14:paraId="3463E172" w14:textId="326689E7" w:rsidR="00873FF6" w:rsidRPr="00FB7290" w:rsidRDefault="00873FF6" w:rsidP="00A4792B">
      <w:pPr>
        <w:widowControl/>
      </w:pPr>
      <w:r w:rsidRPr="00FB7290">
        <w:t>12.</w:t>
      </w:r>
      <w:r w:rsidRPr="00FB7290">
        <w:tab/>
        <w:t>Okada, K.</w:t>
      </w:r>
      <w:r w:rsidR="00FB7290" w:rsidRPr="00FB7290">
        <w:rPr>
          <w:i/>
        </w:rPr>
        <w:t xml:space="preserve"> et al.</w:t>
      </w:r>
      <w:r w:rsidRPr="00FB7290">
        <w:t xml:space="preserve"> Injection of LPS Causes Transient Suppression of Biological Clock Genes in Rats. </w:t>
      </w:r>
      <w:r w:rsidRPr="00FB7290">
        <w:rPr>
          <w:i/>
          <w:iCs/>
        </w:rPr>
        <w:t>J. Surg. Res.</w:t>
      </w:r>
      <w:r w:rsidRPr="00FB7290">
        <w:t xml:space="preserve"> </w:t>
      </w:r>
      <w:r w:rsidRPr="00FB7290">
        <w:rPr>
          <w:b/>
          <w:bCs/>
        </w:rPr>
        <w:t>145,</w:t>
      </w:r>
      <w:r w:rsidRPr="00FB7290">
        <w:t xml:space="preserve"> 5–12 (2008).</w:t>
      </w:r>
    </w:p>
    <w:p w14:paraId="76CC9399" w14:textId="00BEF26D" w:rsidR="00873FF6" w:rsidRPr="00FB7290" w:rsidRDefault="00873FF6" w:rsidP="00A4792B">
      <w:pPr>
        <w:widowControl/>
      </w:pPr>
      <w:r w:rsidRPr="00FB7290">
        <w:t>13.</w:t>
      </w:r>
      <w:r w:rsidRPr="00FB7290">
        <w:tab/>
      </w:r>
      <w:proofErr w:type="spellStart"/>
      <w:r w:rsidRPr="00FB7290">
        <w:t>Haimovich</w:t>
      </w:r>
      <w:proofErr w:type="spellEnd"/>
      <w:r w:rsidRPr="00FB7290">
        <w:t>, B.</w:t>
      </w:r>
      <w:r w:rsidR="00FB7290" w:rsidRPr="00FB7290">
        <w:rPr>
          <w:i/>
        </w:rPr>
        <w:t xml:space="preserve"> et al.</w:t>
      </w:r>
      <w:r w:rsidRPr="00FB7290">
        <w:t xml:space="preserve"> In vivo endotoxin synchronizes and suppresses clock gene expression in human peripheral blood leukocytes. </w:t>
      </w:r>
      <w:r w:rsidRPr="00FB7290">
        <w:rPr>
          <w:i/>
          <w:iCs/>
        </w:rPr>
        <w:t>Crit. Care Med.</w:t>
      </w:r>
      <w:r w:rsidRPr="00FB7290">
        <w:t xml:space="preserve"> </w:t>
      </w:r>
      <w:r w:rsidRPr="00FB7290">
        <w:rPr>
          <w:b/>
          <w:bCs/>
        </w:rPr>
        <w:t>38,</w:t>
      </w:r>
      <w:r w:rsidRPr="00FB7290">
        <w:t xml:space="preserve"> 751–758 (2010).</w:t>
      </w:r>
    </w:p>
    <w:p w14:paraId="214755D6" w14:textId="5D65F5A8" w:rsidR="00873FF6" w:rsidRPr="00FB7290" w:rsidRDefault="00873FF6" w:rsidP="00A4792B">
      <w:pPr>
        <w:widowControl/>
      </w:pPr>
      <w:r w:rsidRPr="00FB7290">
        <w:t>14.</w:t>
      </w:r>
      <w:r w:rsidRPr="00FB7290">
        <w:tab/>
        <w:t>Curtis, A. M.</w:t>
      </w:r>
      <w:r w:rsidR="00FB7290" w:rsidRPr="00FB7290">
        <w:rPr>
          <w:i/>
        </w:rPr>
        <w:t xml:space="preserve"> et al.</w:t>
      </w:r>
      <w:r w:rsidRPr="00FB7290">
        <w:t xml:space="preserve"> Circadian control of innate immunity in macrophages by miR-155 targeting Bmal1. </w:t>
      </w:r>
      <w:r w:rsidRPr="00FB7290">
        <w:rPr>
          <w:i/>
          <w:iCs/>
        </w:rPr>
        <w:t>Proc. Natl. Acad. Sci. U. S. A.</w:t>
      </w:r>
      <w:r w:rsidRPr="00FB7290">
        <w:t xml:space="preserve"> </w:t>
      </w:r>
      <w:r w:rsidRPr="00FB7290">
        <w:rPr>
          <w:b/>
          <w:bCs/>
        </w:rPr>
        <w:t>112,</w:t>
      </w:r>
      <w:r w:rsidRPr="00FB7290">
        <w:t xml:space="preserve"> 7231–6 (2015).</w:t>
      </w:r>
    </w:p>
    <w:p w14:paraId="48B4B2F5" w14:textId="77777777" w:rsidR="00873FF6" w:rsidRPr="00FB7290" w:rsidRDefault="00873FF6" w:rsidP="00A4792B">
      <w:pPr>
        <w:widowControl/>
      </w:pPr>
      <w:r w:rsidRPr="00FB7290">
        <w:t>15.</w:t>
      </w:r>
      <w:r w:rsidRPr="00FB7290">
        <w:tab/>
        <w:t xml:space="preserve">Silver, A. C., </w:t>
      </w:r>
      <w:proofErr w:type="spellStart"/>
      <w:r w:rsidRPr="00FB7290">
        <w:t>Arjona</w:t>
      </w:r>
      <w:proofErr w:type="spellEnd"/>
      <w:r w:rsidRPr="00FB7290">
        <w:t xml:space="preserve">, A., Walker, W. E. &amp; </w:t>
      </w:r>
      <w:proofErr w:type="spellStart"/>
      <w:r w:rsidRPr="00FB7290">
        <w:t>Fikrig</w:t>
      </w:r>
      <w:proofErr w:type="spellEnd"/>
      <w:r w:rsidRPr="00FB7290">
        <w:t xml:space="preserve">, E. The Circadian Clock Controls Toll-like Receptor 9-Mediated Innate and Adaptive Immunity. </w:t>
      </w:r>
      <w:r w:rsidRPr="00FB7290">
        <w:rPr>
          <w:i/>
          <w:iCs/>
        </w:rPr>
        <w:t>Immunity</w:t>
      </w:r>
      <w:r w:rsidRPr="00FB7290">
        <w:t xml:space="preserve"> (2012). </w:t>
      </w:r>
      <w:proofErr w:type="gramStart"/>
      <w:r w:rsidRPr="00FB7290">
        <w:t>doi:10.1016/j.immuni</w:t>
      </w:r>
      <w:proofErr w:type="gramEnd"/>
      <w:r w:rsidRPr="00FB7290">
        <w:t>.2011.12.017</w:t>
      </w:r>
    </w:p>
    <w:p w14:paraId="57422E07" w14:textId="044C369E" w:rsidR="00873FF6" w:rsidRPr="00FB7290" w:rsidRDefault="00873FF6" w:rsidP="00A4792B">
      <w:pPr>
        <w:widowControl/>
      </w:pPr>
      <w:r w:rsidRPr="00FB7290">
        <w:lastRenderedPageBreak/>
        <w:t>16.</w:t>
      </w:r>
      <w:r w:rsidRPr="00FB7290">
        <w:tab/>
        <w:t>Gibbs, J. E.</w:t>
      </w:r>
      <w:r w:rsidR="00FB7290" w:rsidRPr="00FB7290">
        <w:rPr>
          <w:i/>
        </w:rPr>
        <w:t xml:space="preserve"> et al.</w:t>
      </w:r>
      <w:r w:rsidRPr="00FB7290">
        <w:t xml:space="preserve"> The nuclear receptor REV-ERB α mediates circadian regulation of innate immunity thr</w:t>
      </w:r>
      <w:r w:rsidR="00416CA7" w:rsidRPr="00FB7290">
        <w:t>ough selective regulation of infl</w:t>
      </w:r>
      <w:r w:rsidRPr="00FB7290">
        <w:t xml:space="preserve">ammatory cytokines. </w:t>
      </w:r>
      <w:r w:rsidRPr="00FB7290">
        <w:rPr>
          <w:i/>
          <w:iCs/>
        </w:rPr>
        <w:t>PNAS</w:t>
      </w:r>
      <w:r w:rsidRPr="00FB7290">
        <w:t xml:space="preserve"> </w:t>
      </w:r>
      <w:r w:rsidRPr="00FB7290">
        <w:rPr>
          <w:b/>
          <w:bCs/>
        </w:rPr>
        <w:t>109,</w:t>
      </w:r>
      <w:r w:rsidRPr="00FB7290">
        <w:t xml:space="preserve"> 582–587 (2012).</w:t>
      </w:r>
    </w:p>
    <w:p w14:paraId="20ECB842" w14:textId="77777777" w:rsidR="00873FF6" w:rsidRPr="00FB7290" w:rsidRDefault="00873FF6" w:rsidP="00A4792B">
      <w:pPr>
        <w:widowControl/>
      </w:pPr>
      <w:r w:rsidRPr="00FB7290">
        <w:t>17.</w:t>
      </w:r>
      <w:r w:rsidRPr="00FB7290">
        <w:tab/>
        <w:t xml:space="preserve">Zee, P. C., </w:t>
      </w:r>
      <w:proofErr w:type="spellStart"/>
      <w:r w:rsidRPr="00FB7290">
        <w:t>Attarian</w:t>
      </w:r>
      <w:proofErr w:type="spellEnd"/>
      <w:r w:rsidRPr="00FB7290">
        <w:t xml:space="preserve">, H. &amp; </w:t>
      </w:r>
      <w:proofErr w:type="spellStart"/>
      <w:r w:rsidRPr="00FB7290">
        <w:t>Videnovic</w:t>
      </w:r>
      <w:proofErr w:type="spellEnd"/>
      <w:r w:rsidRPr="00FB7290">
        <w:t xml:space="preserve">, A. Circadian rhythm abnormalities. </w:t>
      </w:r>
      <w:proofErr w:type="spellStart"/>
      <w:r w:rsidRPr="00FB7290">
        <w:rPr>
          <w:i/>
          <w:iCs/>
        </w:rPr>
        <w:t>Contin</w:t>
      </w:r>
      <w:proofErr w:type="spellEnd"/>
      <w:r w:rsidRPr="00FB7290">
        <w:rPr>
          <w:i/>
          <w:iCs/>
        </w:rPr>
        <w:t>. Lifelong Learn. Neurol.</w:t>
      </w:r>
      <w:r w:rsidRPr="00FB7290">
        <w:t xml:space="preserve"> </w:t>
      </w:r>
      <w:r w:rsidRPr="00FB7290">
        <w:rPr>
          <w:b/>
          <w:bCs/>
        </w:rPr>
        <w:t>19,</w:t>
      </w:r>
      <w:r w:rsidRPr="00FB7290">
        <w:t xml:space="preserve"> 132–147 (2013).</w:t>
      </w:r>
    </w:p>
    <w:p w14:paraId="34657D2A" w14:textId="4821C20B" w:rsidR="00873FF6" w:rsidRPr="00FB7290" w:rsidRDefault="00873FF6" w:rsidP="00A4792B">
      <w:pPr>
        <w:widowControl/>
      </w:pPr>
      <w:r w:rsidRPr="00FB7290">
        <w:t>18.</w:t>
      </w:r>
      <w:r w:rsidRPr="00FB7290">
        <w:tab/>
      </w:r>
      <w:proofErr w:type="spellStart"/>
      <w:r w:rsidRPr="00FB7290">
        <w:t>Bovbjerg</w:t>
      </w:r>
      <w:proofErr w:type="spellEnd"/>
      <w:r w:rsidRPr="00FB7290">
        <w:t xml:space="preserve">, D. H. Circadian disruption and cancer: sleep and immune regulation. </w:t>
      </w:r>
      <w:r w:rsidRPr="00FB7290">
        <w:rPr>
          <w:i/>
          <w:iCs/>
        </w:rPr>
        <w:t xml:space="preserve">Brain. </w:t>
      </w:r>
      <w:proofErr w:type="spellStart"/>
      <w:r w:rsidRPr="00FB7290">
        <w:rPr>
          <w:i/>
          <w:iCs/>
        </w:rPr>
        <w:t>Behav</w:t>
      </w:r>
      <w:proofErr w:type="spellEnd"/>
      <w:r w:rsidRPr="00FB7290">
        <w:rPr>
          <w:i/>
          <w:iCs/>
        </w:rPr>
        <w:t>. Immun.</w:t>
      </w:r>
      <w:r w:rsidRPr="00FB7290">
        <w:t xml:space="preserve"> </w:t>
      </w:r>
      <w:r w:rsidR="00416CA7" w:rsidRPr="00FB7290">
        <w:rPr>
          <w:b/>
          <w:bCs/>
        </w:rPr>
        <w:t>17</w:t>
      </w:r>
      <w:r w:rsidRPr="00FB7290">
        <w:rPr>
          <w:b/>
          <w:bCs/>
        </w:rPr>
        <w:t>,</w:t>
      </w:r>
      <w:r w:rsidRPr="00FB7290">
        <w:t xml:space="preserve"> S48–S50 (2003).</w:t>
      </w:r>
    </w:p>
    <w:p w14:paraId="347F8F26" w14:textId="77777777" w:rsidR="00873FF6" w:rsidRPr="00FB7290" w:rsidRDefault="00873FF6" w:rsidP="00A4792B">
      <w:pPr>
        <w:widowControl/>
      </w:pPr>
      <w:r w:rsidRPr="00FB7290">
        <w:t>19.</w:t>
      </w:r>
      <w:r w:rsidRPr="00FB7290">
        <w:tab/>
        <w:t xml:space="preserve">Fu, L. &amp; Lee, C. C. The circadian clock: pacemaker and </w:t>
      </w:r>
      <w:proofErr w:type="spellStart"/>
      <w:r w:rsidRPr="00FB7290">
        <w:t>tumour</w:t>
      </w:r>
      <w:proofErr w:type="spellEnd"/>
      <w:r w:rsidRPr="00FB7290">
        <w:t xml:space="preserve"> suppressor. </w:t>
      </w:r>
      <w:r w:rsidRPr="00FB7290">
        <w:rPr>
          <w:i/>
          <w:iCs/>
        </w:rPr>
        <w:t>Nat. Rev. Cancer</w:t>
      </w:r>
      <w:r w:rsidRPr="00FB7290">
        <w:t xml:space="preserve"> </w:t>
      </w:r>
      <w:r w:rsidRPr="00FB7290">
        <w:rPr>
          <w:b/>
          <w:bCs/>
        </w:rPr>
        <w:t>3,</w:t>
      </w:r>
      <w:r w:rsidRPr="00FB7290">
        <w:t xml:space="preserve"> 350–361 (2003).</w:t>
      </w:r>
    </w:p>
    <w:p w14:paraId="1CA364F2" w14:textId="77777777" w:rsidR="00873FF6" w:rsidRPr="00FB7290" w:rsidRDefault="00873FF6" w:rsidP="00A4792B">
      <w:pPr>
        <w:widowControl/>
      </w:pPr>
      <w:r w:rsidRPr="00FB7290">
        <w:t>20.</w:t>
      </w:r>
      <w:r w:rsidRPr="00FB7290">
        <w:tab/>
        <w:t xml:space="preserve">Germain, A. &amp; </w:t>
      </w:r>
      <w:proofErr w:type="spellStart"/>
      <w:r w:rsidRPr="00FB7290">
        <w:t>Kupfer</w:t>
      </w:r>
      <w:proofErr w:type="spellEnd"/>
      <w:r w:rsidRPr="00FB7290">
        <w:t xml:space="preserve">, D. J. CIRCADIAN RHYTHM DISTURBANCES IN DEPRESSION. </w:t>
      </w:r>
      <w:r w:rsidRPr="00FB7290">
        <w:rPr>
          <w:i/>
          <w:iCs/>
        </w:rPr>
        <w:t xml:space="preserve">Hum. </w:t>
      </w:r>
      <w:proofErr w:type="spellStart"/>
      <w:r w:rsidRPr="00FB7290">
        <w:rPr>
          <w:i/>
          <w:iCs/>
        </w:rPr>
        <w:t>Psychopharmacol</w:t>
      </w:r>
      <w:proofErr w:type="spellEnd"/>
      <w:r w:rsidRPr="00FB7290">
        <w:rPr>
          <w:i/>
          <w:iCs/>
        </w:rPr>
        <w:t>.</w:t>
      </w:r>
      <w:r w:rsidRPr="00FB7290">
        <w:t xml:space="preserve"> </w:t>
      </w:r>
      <w:r w:rsidRPr="00FB7290">
        <w:rPr>
          <w:b/>
          <w:bCs/>
        </w:rPr>
        <w:t>23,</w:t>
      </w:r>
      <w:r w:rsidRPr="00FB7290">
        <w:t xml:space="preserve"> 571–585 (2008).</w:t>
      </w:r>
    </w:p>
    <w:p w14:paraId="43645DF9" w14:textId="4DA59D8D" w:rsidR="00873FF6" w:rsidRPr="00FB7290" w:rsidRDefault="00873FF6" w:rsidP="00A4792B">
      <w:pPr>
        <w:widowControl/>
      </w:pPr>
      <w:r w:rsidRPr="00FB7290">
        <w:t>21.</w:t>
      </w:r>
      <w:r w:rsidRPr="00FB7290">
        <w:tab/>
      </w:r>
      <w:r w:rsidR="00416CA7" w:rsidRPr="00FB7290">
        <w:t>JoVE Science Education Database.</w:t>
      </w:r>
      <w:r w:rsidRPr="00FB7290">
        <w:t xml:space="preserve"> Basic Mouse Care and Maintenance. </w:t>
      </w:r>
      <w:r w:rsidR="00416CA7" w:rsidRPr="00FB7290">
        <w:t>JoVE, Cambridge, MA (2018</w:t>
      </w:r>
      <w:r w:rsidRPr="00FB7290">
        <w:t>).</w:t>
      </w:r>
    </w:p>
    <w:p w14:paraId="7C75ECEC" w14:textId="4A3FF5B8" w:rsidR="00873FF6" w:rsidRPr="00FB7290" w:rsidRDefault="00873FF6" w:rsidP="00A4792B">
      <w:pPr>
        <w:widowControl/>
      </w:pPr>
      <w:r w:rsidRPr="00FB7290">
        <w:t>22.</w:t>
      </w:r>
      <w:r w:rsidRPr="00FB7290">
        <w:tab/>
        <w:t>Leary, S.</w:t>
      </w:r>
      <w:r w:rsidR="00FB7290" w:rsidRPr="00FB7290">
        <w:rPr>
          <w:i/>
        </w:rPr>
        <w:t xml:space="preserve"> et al.</w:t>
      </w:r>
      <w:r w:rsidRPr="00FB7290">
        <w:t xml:space="preserve"> </w:t>
      </w:r>
      <w:r w:rsidRPr="00FB7290">
        <w:rPr>
          <w:i/>
          <w:iCs/>
        </w:rPr>
        <w:t xml:space="preserve">AVMA Guidelines for the Euthanasia of </w:t>
      </w:r>
      <w:proofErr w:type="gramStart"/>
      <w:r w:rsidRPr="00FB7290">
        <w:rPr>
          <w:i/>
          <w:iCs/>
        </w:rPr>
        <w:t>Animals :</w:t>
      </w:r>
      <w:proofErr w:type="gramEnd"/>
      <w:r w:rsidRPr="00FB7290">
        <w:rPr>
          <w:i/>
          <w:iCs/>
        </w:rPr>
        <w:t xml:space="preserve"> 2013 Edition</w:t>
      </w:r>
      <w:r w:rsidRPr="00FB7290">
        <w:t>. (2013).</w:t>
      </w:r>
    </w:p>
    <w:p w14:paraId="530F2746" w14:textId="516AB517" w:rsidR="00873FF6" w:rsidRPr="00FB7290" w:rsidRDefault="00873FF6" w:rsidP="00A4792B">
      <w:pPr>
        <w:widowControl/>
      </w:pPr>
      <w:r w:rsidRPr="00FB7290">
        <w:t>23.</w:t>
      </w:r>
      <w:r w:rsidRPr="00FB7290">
        <w:tab/>
        <w:t>Silver, A. C. Pathogen-associated molecular patterns alter molecular clock gene expression in mouse</w:t>
      </w:r>
      <w:r w:rsidR="00416CA7" w:rsidRPr="00FB7290">
        <w:t xml:space="preserve"> splenocytes. </w:t>
      </w:r>
      <w:proofErr w:type="spellStart"/>
      <w:r w:rsidR="00416CA7" w:rsidRPr="00FB7290">
        <w:rPr>
          <w:i/>
        </w:rPr>
        <w:t>PLoS</w:t>
      </w:r>
      <w:proofErr w:type="spellEnd"/>
      <w:r w:rsidR="00416CA7" w:rsidRPr="00FB7290">
        <w:rPr>
          <w:i/>
        </w:rPr>
        <w:t xml:space="preserve"> One </w:t>
      </w:r>
      <w:r w:rsidR="00416CA7" w:rsidRPr="00FB7290">
        <w:t xml:space="preserve">12–15 (2017). </w:t>
      </w:r>
      <w:proofErr w:type="spellStart"/>
      <w:r w:rsidRPr="00FB7290">
        <w:t>doi</w:t>
      </w:r>
      <w:proofErr w:type="spellEnd"/>
      <w:r w:rsidRPr="00FB7290">
        <w:t>: 10.1371/journal.pone.0189949</w:t>
      </w:r>
    </w:p>
    <w:p w14:paraId="076286EB" w14:textId="4AED821B" w:rsidR="00873FF6" w:rsidRPr="00FB7290" w:rsidRDefault="00873FF6" w:rsidP="00A4792B">
      <w:pPr>
        <w:widowControl/>
      </w:pPr>
      <w:r w:rsidRPr="00FB7290">
        <w:t>24.</w:t>
      </w:r>
      <w:r w:rsidRPr="00FB7290">
        <w:tab/>
        <w:t>Silver, A. C.</w:t>
      </w:r>
      <w:r w:rsidR="00FB7290" w:rsidRPr="00FB7290">
        <w:rPr>
          <w:i/>
        </w:rPr>
        <w:t xml:space="preserve"> et al.</w:t>
      </w:r>
      <w:r w:rsidRPr="00FB7290">
        <w:t xml:space="preserve"> Daily oscillations in expression and responsiveness of Toll-like receptors in splenic immune cells. </w:t>
      </w:r>
      <w:proofErr w:type="spellStart"/>
      <w:r w:rsidRPr="00FB7290">
        <w:rPr>
          <w:i/>
          <w:iCs/>
        </w:rPr>
        <w:t>Heliyon</w:t>
      </w:r>
      <w:proofErr w:type="spellEnd"/>
      <w:r w:rsidRPr="00FB7290">
        <w:t xml:space="preserve"> e00579 (2018). </w:t>
      </w:r>
      <w:proofErr w:type="gramStart"/>
      <w:r w:rsidRPr="00FB7290">
        <w:t>doi:10.1016/j.heliyon</w:t>
      </w:r>
      <w:proofErr w:type="gramEnd"/>
      <w:r w:rsidRPr="00FB7290">
        <w:t>.2018.e00579</w:t>
      </w:r>
    </w:p>
    <w:p w14:paraId="69DE9AB8" w14:textId="2C84DD6B" w:rsidR="00873FF6" w:rsidRPr="00FB7290" w:rsidRDefault="00873FF6" w:rsidP="00A4792B">
      <w:pPr>
        <w:widowControl/>
      </w:pPr>
      <w:r w:rsidRPr="00FB7290">
        <w:t>25.</w:t>
      </w:r>
      <w:r w:rsidRPr="00FB7290">
        <w:tab/>
      </w:r>
      <w:r w:rsidR="00416CA7" w:rsidRPr="00FB7290">
        <w:rPr>
          <w:iCs/>
        </w:rPr>
        <w:t xml:space="preserve">Jackson Lab. Flow-cytometric Anal. 11 strains mice. MPDJaxpheno6. Mouse Phenome Database web </w:t>
      </w:r>
      <w:proofErr w:type="spellStart"/>
      <w:r w:rsidR="00416CA7" w:rsidRPr="00FB7290">
        <w:rPr>
          <w:iCs/>
        </w:rPr>
        <w:t>Resour</w:t>
      </w:r>
      <w:proofErr w:type="spellEnd"/>
      <w:r w:rsidR="00416CA7" w:rsidRPr="00FB7290">
        <w:rPr>
          <w:iCs/>
        </w:rPr>
        <w:t xml:space="preserve">. (RRIDSCR_003212), Jackson Lab. Bar </w:t>
      </w:r>
      <w:proofErr w:type="spellStart"/>
      <w:r w:rsidR="00416CA7" w:rsidRPr="00FB7290">
        <w:rPr>
          <w:iCs/>
        </w:rPr>
        <w:t>Harb</w:t>
      </w:r>
      <w:proofErr w:type="spellEnd"/>
      <w:r w:rsidR="00416CA7" w:rsidRPr="00FB7290">
        <w:rPr>
          <w:iCs/>
        </w:rPr>
        <w:t>. Maine USA. https//phenome.jax.org</w:t>
      </w:r>
    </w:p>
    <w:p w14:paraId="04C05A89" w14:textId="1634DD1C" w:rsidR="00EC6369" w:rsidRPr="00FB7290" w:rsidRDefault="00EC6369" w:rsidP="00A4792B">
      <w:pPr>
        <w:widowControl/>
        <w:rPr>
          <w:color w:val="808080" w:themeColor="background1" w:themeShade="80"/>
        </w:rPr>
      </w:pPr>
      <w:r w:rsidRPr="00FB7290">
        <w:rPr>
          <w:color w:val="808080" w:themeColor="background1" w:themeShade="80"/>
        </w:rPr>
        <w:fldChar w:fldCharType="end"/>
      </w:r>
    </w:p>
    <w:p w14:paraId="719D9B23" w14:textId="77777777" w:rsidR="006F0DEB" w:rsidRPr="00FB7290" w:rsidRDefault="006F0DEB" w:rsidP="00A4792B">
      <w:pPr>
        <w:widowControl/>
        <w:rPr>
          <w:color w:val="auto"/>
          <w:szCs w:val="20"/>
        </w:rPr>
      </w:pPr>
    </w:p>
    <w:sectPr w:rsidR="006F0DEB" w:rsidRPr="00FB7290" w:rsidSect="00FB729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C65BF" w14:textId="77777777" w:rsidR="00BB358C" w:rsidRDefault="00BB358C" w:rsidP="00621C4E">
      <w:r>
        <w:separator/>
      </w:r>
    </w:p>
  </w:endnote>
  <w:endnote w:type="continuationSeparator" w:id="0">
    <w:p w14:paraId="6A681273" w14:textId="77777777" w:rsidR="00BB358C" w:rsidRDefault="00BB358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CB11435" w:rsidR="00A4792B" w:rsidRDefault="00A4792B">
        <w:pPr>
          <w:pStyle w:val="Footer"/>
        </w:pPr>
        <w:r>
          <w:rPr>
            <w:noProof/>
          </w:rPr>
          <w:tab/>
        </w:r>
        <w:r>
          <w:rPr>
            <w:noProof/>
          </w:rPr>
          <w:tab/>
        </w:r>
      </w:p>
    </w:sdtContent>
  </w:sdt>
  <w:p w14:paraId="39947363" w14:textId="71AB2B06" w:rsidR="00A4792B" w:rsidRPr="00494F77" w:rsidRDefault="00A4792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4792B" w:rsidRDefault="00A4792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C1D67" w14:textId="77777777" w:rsidR="00BB358C" w:rsidRDefault="00BB358C" w:rsidP="00621C4E">
      <w:r>
        <w:separator/>
      </w:r>
    </w:p>
  </w:footnote>
  <w:footnote w:type="continuationSeparator" w:id="0">
    <w:p w14:paraId="43372908" w14:textId="77777777" w:rsidR="00BB358C" w:rsidRDefault="00BB358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4792B" w:rsidRPr="006F06E4" w:rsidRDefault="00A4792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5B65A3E" w:rsidR="00A4792B" w:rsidRPr="00FB7290" w:rsidRDefault="00A4792B" w:rsidP="001807D8">
    <w:pPr>
      <w:pStyle w:val="Header"/>
      <w:jc w:val="center"/>
      <w:rPr>
        <w:b/>
        <w:color w:val="1F497D"/>
        <w:sz w:val="2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072"/>
    <w:rsid w:val="00000636"/>
    <w:rsid w:val="00001169"/>
    <w:rsid w:val="00001806"/>
    <w:rsid w:val="00005815"/>
    <w:rsid w:val="00007DBC"/>
    <w:rsid w:val="00007EA1"/>
    <w:rsid w:val="000100F0"/>
    <w:rsid w:val="000129B2"/>
    <w:rsid w:val="00012C78"/>
    <w:rsid w:val="00012FF9"/>
    <w:rsid w:val="0001389C"/>
    <w:rsid w:val="00014314"/>
    <w:rsid w:val="00015F30"/>
    <w:rsid w:val="00021434"/>
    <w:rsid w:val="00021774"/>
    <w:rsid w:val="00021DF3"/>
    <w:rsid w:val="00022524"/>
    <w:rsid w:val="00023869"/>
    <w:rsid w:val="00024598"/>
    <w:rsid w:val="000279B0"/>
    <w:rsid w:val="00027ED4"/>
    <w:rsid w:val="000306DD"/>
    <w:rsid w:val="00030959"/>
    <w:rsid w:val="000325D9"/>
    <w:rsid w:val="00032769"/>
    <w:rsid w:val="0003311E"/>
    <w:rsid w:val="00033A21"/>
    <w:rsid w:val="00033D92"/>
    <w:rsid w:val="00034B71"/>
    <w:rsid w:val="00035656"/>
    <w:rsid w:val="000371FB"/>
    <w:rsid w:val="00037B58"/>
    <w:rsid w:val="00037EB5"/>
    <w:rsid w:val="00042657"/>
    <w:rsid w:val="00051B73"/>
    <w:rsid w:val="00053F2D"/>
    <w:rsid w:val="00054251"/>
    <w:rsid w:val="00055360"/>
    <w:rsid w:val="00060ABE"/>
    <w:rsid w:val="00061A50"/>
    <w:rsid w:val="0006361B"/>
    <w:rsid w:val="00064104"/>
    <w:rsid w:val="000652E3"/>
    <w:rsid w:val="00066025"/>
    <w:rsid w:val="00067A8F"/>
    <w:rsid w:val="000701D1"/>
    <w:rsid w:val="00070319"/>
    <w:rsid w:val="00070785"/>
    <w:rsid w:val="0008072A"/>
    <w:rsid w:val="00080A20"/>
    <w:rsid w:val="00082796"/>
    <w:rsid w:val="000828C4"/>
    <w:rsid w:val="00082DF4"/>
    <w:rsid w:val="0008334A"/>
    <w:rsid w:val="00085491"/>
    <w:rsid w:val="00086068"/>
    <w:rsid w:val="00086D09"/>
    <w:rsid w:val="00086FF5"/>
    <w:rsid w:val="00087C0A"/>
    <w:rsid w:val="0009302B"/>
    <w:rsid w:val="00093BC4"/>
    <w:rsid w:val="000943E6"/>
    <w:rsid w:val="0009727D"/>
    <w:rsid w:val="00097929"/>
    <w:rsid w:val="000A1E80"/>
    <w:rsid w:val="000A3B70"/>
    <w:rsid w:val="000A4C32"/>
    <w:rsid w:val="000A5153"/>
    <w:rsid w:val="000A56A4"/>
    <w:rsid w:val="000A7BDE"/>
    <w:rsid w:val="000B0E9C"/>
    <w:rsid w:val="000B10AE"/>
    <w:rsid w:val="000B30BF"/>
    <w:rsid w:val="000B566B"/>
    <w:rsid w:val="000B662E"/>
    <w:rsid w:val="000B7294"/>
    <w:rsid w:val="000B75D0"/>
    <w:rsid w:val="000C1CF8"/>
    <w:rsid w:val="000C3BA9"/>
    <w:rsid w:val="000C49CF"/>
    <w:rsid w:val="000C52E9"/>
    <w:rsid w:val="000C5CDC"/>
    <w:rsid w:val="000C6431"/>
    <w:rsid w:val="000C65DC"/>
    <w:rsid w:val="000C66F3"/>
    <w:rsid w:val="000C6900"/>
    <w:rsid w:val="000C7C90"/>
    <w:rsid w:val="000D31E8"/>
    <w:rsid w:val="000D76E4"/>
    <w:rsid w:val="000E1386"/>
    <w:rsid w:val="000E1F61"/>
    <w:rsid w:val="000E3816"/>
    <w:rsid w:val="000E4F77"/>
    <w:rsid w:val="000E5324"/>
    <w:rsid w:val="000E59AF"/>
    <w:rsid w:val="000E7D2C"/>
    <w:rsid w:val="000F0650"/>
    <w:rsid w:val="000F14FA"/>
    <w:rsid w:val="000F265C"/>
    <w:rsid w:val="000F38AF"/>
    <w:rsid w:val="000F390F"/>
    <w:rsid w:val="000F3AFA"/>
    <w:rsid w:val="000F56CA"/>
    <w:rsid w:val="000F5712"/>
    <w:rsid w:val="000F6611"/>
    <w:rsid w:val="000F680E"/>
    <w:rsid w:val="000F7E22"/>
    <w:rsid w:val="0010379D"/>
    <w:rsid w:val="00104489"/>
    <w:rsid w:val="00105F3D"/>
    <w:rsid w:val="00107E56"/>
    <w:rsid w:val="001104F3"/>
    <w:rsid w:val="00110E23"/>
    <w:rsid w:val="001111CD"/>
    <w:rsid w:val="0011217C"/>
    <w:rsid w:val="00112EEB"/>
    <w:rsid w:val="00114C5C"/>
    <w:rsid w:val="001173FF"/>
    <w:rsid w:val="001201DB"/>
    <w:rsid w:val="00122926"/>
    <w:rsid w:val="0012563A"/>
    <w:rsid w:val="001262E7"/>
    <w:rsid w:val="001264DE"/>
    <w:rsid w:val="001313A7"/>
    <w:rsid w:val="001326C3"/>
    <w:rsid w:val="0013276F"/>
    <w:rsid w:val="0013621E"/>
    <w:rsid w:val="0013642E"/>
    <w:rsid w:val="00137C52"/>
    <w:rsid w:val="00142EFE"/>
    <w:rsid w:val="0014334C"/>
    <w:rsid w:val="00144DF6"/>
    <w:rsid w:val="001503E2"/>
    <w:rsid w:val="00150ADD"/>
    <w:rsid w:val="00152A23"/>
    <w:rsid w:val="00154079"/>
    <w:rsid w:val="00162CB7"/>
    <w:rsid w:val="0016443A"/>
    <w:rsid w:val="001665C9"/>
    <w:rsid w:val="00166F32"/>
    <w:rsid w:val="00170FCF"/>
    <w:rsid w:val="00171E5B"/>
    <w:rsid w:val="00171F94"/>
    <w:rsid w:val="00175D4E"/>
    <w:rsid w:val="0017668A"/>
    <w:rsid w:val="001766FE"/>
    <w:rsid w:val="001771E7"/>
    <w:rsid w:val="00177B08"/>
    <w:rsid w:val="001807D8"/>
    <w:rsid w:val="00180E5D"/>
    <w:rsid w:val="0018357A"/>
    <w:rsid w:val="00185CEA"/>
    <w:rsid w:val="001911FF"/>
    <w:rsid w:val="00192006"/>
    <w:rsid w:val="00193180"/>
    <w:rsid w:val="00196792"/>
    <w:rsid w:val="0019781D"/>
    <w:rsid w:val="001A0595"/>
    <w:rsid w:val="001A605B"/>
    <w:rsid w:val="001B1519"/>
    <w:rsid w:val="001B2E2D"/>
    <w:rsid w:val="001B5470"/>
    <w:rsid w:val="001B5CD2"/>
    <w:rsid w:val="001C0BEE"/>
    <w:rsid w:val="001C1E49"/>
    <w:rsid w:val="001C27C1"/>
    <w:rsid w:val="001C2A98"/>
    <w:rsid w:val="001C3C1A"/>
    <w:rsid w:val="001C4D95"/>
    <w:rsid w:val="001D3D7D"/>
    <w:rsid w:val="001D3E17"/>
    <w:rsid w:val="001D3FFF"/>
    <w:rsid w:val="001D625F"/>
    <w:rsid w:val="001D68A4"/>
    <w:rsid w:val="001D7576"/>
    <w:rsid w:val="001E0E3F"/>
    <w:rsid w:val="001E13BB"/>
    <w:rsid w:val="001E14A0"/>
    <w:rsid w:val="001E712D"/>
    <w:rsid w:val="001E7376"/>
    <w:rsid w:val="001F1A5C"/>
    <w:rsid w:val="001F225C"/>
    <w:rsid w:val="00201CFA"/>
    <w:rsid w:val="0020220D"/>
    <w:rsid w:val="00202448"/>
    <w:rsid w:val="00202D15"/>
    <w:rsid w:val="00205B3F"/>
    <w:rsid w:val="00212EAE"/>
    <w:rsid w:val="00214BEE"/>
    <w:rsid w:val="002172B6"/>
    <w:rsid w:val="002205B8"/>
    <w:rsid w:val="002216F6"/>
    <w:rsid w:val="00221B4A"/>
    <w:rsid w:val="00221BE8"/>
    <w:rsid w:val="00224F45"/>
    <w:rsid w:val="00225720"/>
    <w:rsid w:val="002259E5"/>
    <w:rsid w:val="00226140"/>
    <w:rsid w:val="002274F3"/>
    <w:rsid w:val="0023094C"/>
    <w:rsid w:val="00231B52"/>
    <w:rsid w:val="0023439B"/>
    <w:rsid w:val="00234BE3"/>
    <w:rsid w:val="00235A90"/>
    <w:rsid w:val="00241D9F"/>
    <w:rsid w:val="00241E48"/>
    <w:rsid w:val="0024214E"/>
    <w:rsid w:val="00242623"/>
    <w:rsid w:val="00244A11"/>
    <w:rsid w:val="00247481"/>
    <w:rsid w:val="00250558"/>
    <w:rsid w:val="00251756"/>
    <w:rsid w:val="00252957"/>
    <w:rsid w:val="00253CFC"/>
    <w:rsid w:val="002605D1"/>
    <w:rsid w:val="00260652"/>
    <w:rsid w:val="00261F25"/>
    <w:rsid w:val="002648A9"/>
    <w:rsid w:val="0026536F"/>
    <w:rsid w:val="0026553C"/>
    <w:rsid w:val="00266427"/>
    <w:rsid w:val="00267DD5"/>
    <w:rsid w:val="00271AA4"/>
    <w:rsid w:val="00272624"/>
    <w:rsid w:val="00274670"/>
    <w:rsid w:val="00274A0A"/>
    <w:rsid w:val="00276D85"/>
    <w:rsid w:val="00277593"/>
    <w:rsid w:val="002802F2"/>
    <w:rsid w:val="00280909"/>
    <w:rsid w:val="00280918"/>
    <w:rsid w:val="00281E52"/>
    <w:rsid w:val="00282AF6"/>
    <w:rsid w:val="00282C09"/>
    <w:rsid w:val="00284E33"/>
    <w:rsid w:val="0028596A"/>
    <w:rsid w:val="00287085"/>
    <w:rsid w:val="00290AF9"/>
    <w:rsid w:val="00294901"/>
    <w:rsid w:val="002967CF"/>
    <w:rsid w:val="00296AA6"/>
    <w:rsid w:val="00297788"/>
    <w:rsid w:val="002A3285"/>
    <w:rsid w:val="002A484B"/>
    <w:rsid w:val="002A64A6"/>
    <w:rsid w:val="002B2AD8"/>
    <w:rsid w:val="002B3301"/>
    <w:rsid w:val="002C1293"/>
    <w:rsid w:val="002C20C7"/>
    <w:rsid w:val="002C25E3"/>
    <w:rsid w:val="002C2C49"/>
    <w:rsid w:val="002C41D8"/>
    <w:rsid w:val="002C47D4"/>
    <w:rsid w:val="002C656B"/>
    <w:rsid w:val="002C719E"/>
    <w:rsid w:val="002C74AD"/>
    <w:rsid w:val="002D0F38"/>
    <w:rsid w:val="002D2848"/>
    <w:rsid w:val="002D77E3"/>
    <w:rsid w:val="002E3006"/>
    <w:rsid w:val="002E359A"/>
    <w:rsid w:val="002E3755"/>
    <w:rsid w:val="002E73EB"/>
    <w:rsid w:val="002F0B54"/>
    <w:rsid w:val="002F2859"/>
    <w:rsid w:val="002F5AE5"/>
    <w:rsid w:val="002F6E3C"/>
    <w:rsid w:val="0030117D"/>
    <w:rsid w:val="00301F30"/>
    <w:rsid w:val="003038FD"/>
    <w:rsid w:val="00303C87"/>
    <w:rsid w:val="00305262"/>
    <w:rsid w:val="00306E79"/>
    <w:rsid w:val="003108E5"/>
    <w:rsid w:val="0031184D"/>
    <w:rsid w:val="00311C0E"/>
    <w:rsid w:val="003120CB"/>
    <w:rsid w:val="00320153"/>
    <w:rsid w:val="00320367"/>
    <w:rsid w:val="00322871"/>
    <w:rsid w:val="00323C6B"/>
    <w:rsid w:val="00326EBF"/>
    <w:rsid w:val="00326FB3"/>
    <w:rsid w:val="0032709A"/>
    <w:rsid w:val="003316D4"/>
    <w:rsid w:val="00333822"/>
    <w:rsid w:val="00334044"/>
    <w:rsid w:val="00336715"/>
    <w:rsid w:val="003401EC"/>
    <w:rsid w:val="00340CB8"/>
    <w:rsid w:val="00340DFD"/>
    <w:rsid w:val="0034256A"/>
    <w:rsid w:val="00343284"/>
    <w:rsid w:val="00344954"/>
    <w:rsid w:val="00350CD7"/>
    <w:rsid w:val="0035575B"/>
    <w:rsid w:val="00360C17"/>
    <w:rsid w:val="003621C6"/>
    <w:rsid w:val="003621CC"/>
    <w:rsid w:val="003622B8"/>
    <w:rsid w:val="00366B76"/>
    <w:rsid w:val="003727BE"/>
    <w:rsid w:val="00373051"/>
    <w:rsid w:val="00373B8F"/>
    <w:rsid w:val="00376D95"/>
    <w:rsid w:val="00377FBB"/>
    <w:rsid w:val="00380429"/>
    <w:rsid w:val="00380AAC"/>
    <w:rsid w:val="00385140"/>
    <w:rsid w:val="00390A4D"/>
    <w:rsid w:val="0039291E"/>
    <w:rsid w:val="00393CC7"/>
    <w:rsid w:val="00394CB7"/>
    <w:rsid w:val="003971F7"/>
    <w:rsid w:val="003A16FC"/>
    <w:rsid w:val="003A4FCD"/>
    <w:rsid w:val="003A6D60"/>
    <w:rsid w:val="003B0944"/>
    <w:rsid w:val="003B1593"/>
    <w:rsid w:val="003B3D7F"/>
    <w:rsid w:val="003B4381"/>
    <w:rsid w:val="003B4536"/>
    <w:rsid w:val="003C1043"/>
    <w:rsid w:val="003C1A30"/>
    <w:rsid w:val="003C2F62"/>
    <w:rsid w:val="003C3E55"/>
    <w:rsid w:val="003C3F61"/>
    <w:rsid w:val="003C6779"/>
    <w:rsid w:val="003D2998"/>
    <w:rsid w:val="003D2F0A"/>
    <w:rsid w:val="003D3891"/>
    <w:rsid w:val="003D4E67"/>
    <w:rsid w:val="003D5D84"/>
    <w:rsid w:val="003D7AD2"/>
    <w:rsid w:val="003E0F4F"/>
    <w:rsid w:val="003E18AC"/>
    <w:rsid w:val="003E210B"/>
    <w:rsid w:val="003E2A12"/>
    <w:rsid w:val="003E3384"/>
    <w:rsid w:val="003E3CA4"/>
    <w:rsid w:val="003E548E"/>
    <w:rsid w:val="003E5C71"/>
    <w:rsid w:val="00405069"/>
    <w:rsid w:val="00407EC8"/>
    <w:rsid w:val="0041110A"/>
    <w:rsid w:val="00411624"/>
    <w:rsid w:val="004148E1"/>
    <w:rsid w:val="00414CFA"/>
    <w:rsid w:val="00415EC0"/>
    <w:rsid w:val="004166F1"/>
    <w:rsid w:val="00416CA7"/>
    <w:rsid w:val="00420BE9"/>
    <w:rsid w:val="00422379"/>
    <w:rsid w:val="004230B6"/>
    <w:rsid w:val="00423AD8"/>
    <w:rsid w:val="00423FDD"/>
    <w:rsid w:val="00424C85"/>
    <w:rsid w:val="0042520E"/>
    <w:rsid w:val="004260BD"/>
    <w:rsid w:val="0043012F"/>
    <w:rsid w:val="00430F1F"/>
    <w:rsid w:val="004326EA"/>
    <w:rsid w:val="00432E7F"/>
    <w:rsid w:val="004338F2"/>
    <w:rsid w:val="00433C9B"/>
    <w:rsid w:val="00434221"/>
    <w:rsid w:val="00435E1A"/>
    <w:rsid w:val="00436777"/>
    <w:rsid w:val="004373DF"/>
    <w:rsid w:val="0044056A"/>
    <w:rsid w:val="0044434C"/>
    <w:rsid w:val="0044456B"/>
    <w:rsid w:val="00445F1F"/>
    <w:rsid w:val="00447BD1"/>
    <w:rsid w:val="004507F3"/>
    <w:rsid w:val="00450AF4"/>
    <w:rsid w:val="004518A2"/>
    <w:rsid w:val="004545BA"/>
    <w:rsid w:val="00455904"/>
    <w:rsid w:val="00456A57"/>
    <w:rsid w:val="004607DE"/>
    <w:rsid w:val="004671C7"/>
    <w:rsid w:val="00472F4D"/>
    <w:rsid w:val="004730BF"/>
    <w:rsid w:val="00474DCB"/>
    <w:rsid w:val="0047535C"/>
    <w:rsid w:val="004762F6"/>
    <w:rsid w:val="0048211E"/>
    <w:rsid w:val="00485870"/>
    <w:rsid w:val="00485FE8"/>
    <w:rsid w:val="0048622E"/>
    <w:rsid w:val="004866B8"/>
    <w:rsid w:val="00492473"/>
    <w:rsid w:val="00492BCC"/>
    <w:rsid w:val="00492EB5"/>
    <w:rsid w:val="00494F77"/>
    <w:rsid w:val="00497721"/>
    <w:rsid w:val="004A0229"/>
    <w:rsid w:val="004A06A1"/>
    <w:rsid w:val="004A35D2"/>
    <w:rsid w:val="004A71E4"/>
    <w:rsid w:val="004B2F00"/>
    <w:rsid w:val="004B6E31"/>
    <w:rsid w:val="004B79F5"/>
    <w:rsid w:val="004C1D66"/>
    <w:rsid w:val="004C1F4D"/>
    <w:rsid w:val="004C31D7"/>
    <w:rsid w:val="004C4131"/>
    <w:rsid w:val="004C4AD2"/>
    <w:rsid w:val="004C52EA"/>
    <w:rsid w:val="004C544C"/>
    <w:rsid w:val="004C6981"/>
    <w:rsid w:val="004D1225"/>
    <w:rsid w:val="004D1B20"/>
    <w:rsid w:val="004D1F21"/>
    <w:rsid w:val="004D268C"/>
    <w:rsid w:val="004D59D8"/>
    <w:rsid w:val="004D5DA1"/>
    <w:rsid w:val="004D5FFC"/>
    <w:rsid w:val="004E150F"/>
    <w:rsid w:val="004E1DCA"/>
    <w:rsid w:val="004E23A1"/>
    <w:rsid w:val="004E3489"/>
    <w:rsid w:val="004E358A"/>
    <w:rsid w:val="004E3AFA"/>
    <w:rsid w:val="004E6588"/>
    <w:rsid w:val="004F1DD3"/>
    <w:rsid w:val="004F2742"/>
    <w:rsid w:val="00502A0A"/>
    <w:rsid w:val="00502FA3"/>
    <w:rsid w:val="00507982"/>
    <w:rsid w:val="00507C50"/>
    <w:rsid w:val="00511746"/>
    <w:rsid w:val="00512B2B"/>
    <w:rsid w:val="00513D07"/>
    <w:rsid w:val="00514381"/>
    <w:rsid w:val="00514D40"/>
    <w:rsid w:val="00517C3A"/>
    <w:rsid w:val="00526CF3"/>
    <w:rsid w:val="00527BF4"/>
    <w:rsid w:val="00527F16"/>
    <w:rsid w:val="005324BE"/>
    <w:rsid w:val="00534F6C"/>
    <w:rsid w:val="00535994"/>
    <w:rsid w:val="00535E9C"/>
    <w:rsid w:val="0053646D"/>
    <w:rsid w:val="0053677E"/>
    <w:rsid w:val="00540AAD"/>
    <w:rsid w:val="00541757"/>
    <w:rsid w:val="00543EC1"/>
    <w:rsid w:val="00546458"/>
    <w:rsid w:val="0055087C"/>
    <w:rsid w:val="00553413"/>
    <w:rsid w:val="00555983"/>
    <w:rsid w:val="00557EBC"/>
    <w:rsid w:val="00560860"/>
    <w:rsid w:val="00560B7C"/>
    <w:rsid w:val="00560E31"/>
    <w:rsid w:val="00561BDA"/>
    <w:rsid w:val="0056615D"/>
    <w:rsid w:val="00570AB2"/>
    <w:rsid w:val="00572718"/>
    <w:rsid w:val="00576657"/>
    <w:rsid w:val="00577596"/>
    <w:rsid w:val="00581B23"/>
    <w:rsid w:val="0058219C"/>
    <w:rsid w:val="005841D8"/>
    <w:rsid w:val="00584534"/>
    <w:rsid w:val="00585B5A"/>
    <w:rsid w:val="0058707F"/>
    <w:rsid w:val="00590C7D"/>
    <w:rsid w:val="00591DBD"/>
    <w:rsid w:val="005931FE"/>
    <w:rsid w:val="00594977"/>
    <w:rsid w:val="005951B9"/>
    <w:rsid w:val="005979B4"/>
    <w:rsid w:val="005A0028"/>
    <w:rsid w:val="005A0ACC"/>
    <w:rsid w:val="005A1F8C"/>
    <w:rsid w:val="005A33F4"/>
    <w:rsid w:val="005A50A6"/>
    <w:rsid w:val="005A5859"/>
    <w:rsid w:val="005B0072"/>
    <w:rsid w:val="005B0732"/>
    <w:rsid w:val="005B38A0"/>
    <w:rsid w:val="005B491C"/>
    <w:rsid w:val="005B4DBF"/>
    <w:rsid w:val="005B5DE2"/>
    <w:rsid w:val="005B674C"/>
    <w:rsid w:val="005C24F2"/>
    <w:rsid w:val="005C4A80"/>
    <w:rsid w:val="005C60B8"/>
    <w:rsid w:val="005C7561"/>
    <w:rsid w:val="005D1983"/>
    <w:rsid w:val="005D1E57"/>
    <w:rsid w:val="005D2F57"/>
    <w:rsid w:val="005D34F6"/>
    <w:rsid w:val="005D3F0E"/>
    <w:rsid w:val="005D4F1A"/>
    <w:rsid w:val="005E0B89"/>
    <w:rsid w:val="005E1884"/>
    <w:rsid w:val="005E3E37"/>
    <w:rsid w:val="005F224F"/>
    <w:rsid w:val="005F373A"/>
    <w:rsid w:val="005F4F87"/>
    <w:rsid w:val="005F63BF"/>
    <w:rsid w:val="005F6B0E"/>
    <w:rsid w:val="005F760E"/>
    <w:rsid w:val="005F7B1D"/>
    <w:rsid w:val="0060222A"/>
    <w:rsid w:val="006032D7"/>
    <w:rsid w:val="00604FA3"/>
    <w:rsid w:val="006053CF"/>
    <w:rsid w:val="00605E24"/>
    <w:rsid w:val="006070C4"/>
    <w:rsid w:val="00610C21"/>
    <w:rsid w:val="00611907"/>
    <w:rsid w:val="00613116"/>
    <w:rsid w:val="00613A25"/>
    <w:rsid w:val="0061556D"/>
    <w:rsid w:val="006156A0"/>
    <w:rsid w:val="00617411"/>
    <w:rsid w:val="006202A6"/>
    <w:rsid w:val="0062054B"/>
    <w:rsid w:val="0062097D"/>
    <w:rsid w:val="00621C4E"/>
    <w:rsid w:val="00621DF0"/>
    <w:rsid w:val="00624EAE"/>
    <w:rsid w:val="006257E6"/>
    <w:rsid w:val="006305D7"/>
    <w:rsid w:val="00632F63"/>
    <w:rsid w:val="00633A01"/>
    <w:rsid w:val="00633B97"/>
    <w:rsid w:val="006341F7"/>
    <w:rsid w:val="00634585"/>
    <w:rsid w:val="00635014"/>
    <w:rsid w:val="006369CE"/>
    <w:rsid w:val="006411CA"/>
    <w:rsid w:val="00646044"/>
    <w:rsid w:val="0064605E"/>
    <w:rsid w:val="0065105F"/>
    <w:rsid w:val="006512D3"/>
    <w:rsid w:val="006519B2"/>
    <w:rsid w:val="00661146"/>
    <w:rsid w:val="006619C8"/>
    <w:rsid w:val="00662F97"/>
    <w:rsid w:val="00671710"/>
    <w:rsid w:val="00671A9C"/>
    <w:rsid w:val="00673414"/>
    <w:rsid w:val="00676079"/>
    <w:rsid w:val="00676ECD"/>
    <w:rsid w:val="00677D0A"/>
    <w:rsid w:val="0068185F"/>
    <w:rsid w:val="0068380C"/>
    <w:rsid w:val="00685837"/>
    <w:rsid w:val="006943B4"/>
    <w:rsid w:val="006A017C"/>
    <w:rsid w:val="006A01CF"/>
    <w:rsid w:val="006A0255"/>
    <w:rsid w:val="006A0AD7"/>
    <w:rsid w:val="006A1016"/>
    <w:rsid w:val="006A60DD"/>
    <w:rsid w:val="006A72FE"/>
    <w:rsid w:val="006B0679"/>
    <w:rsid w:val="006B074C"/>
    <w:rsid w:val="006B16E6"/>
    <w:rsid w:val="006B3B84"/>
    <w:rsid w:val="006B4E7C"/>
    <w:rsid w:val="006B5D8C"/>
    <w:rsid w:val="006B70E2"/>
    <w:rsid w:val="006B72D4"/>
    <w:rsid w:val="006C03A3"/>
    <w:rsid w:val="006C11CC"/>
    <w:rsid w:val="006C1AEB"/>
    <w:rsid w:val="006C57FE"/>
    <w:rsid w:val="006C668E"/>
    <w:rsid w:val="006D7E94"/>
    <w:rsid w:val="006E319B"/>
    <w:rsid w:val="006E4B63"/>
    <w:rsid w:val="006E6B6F"/>
    <w:rsid w:val="006E74DB"/>
    <w:rsid w:val="006E7C2E"/>
    <w:rsid w:val="006F06E4"/>
    <w:rsid w:val="006F0DEB"/>
    <w:rsid w:val="006F3671"/>
    <w:rsid w:val="006F5533"/>
    <w:rsid w:val="006F56EC"/>
    <w:rsid w:val="006F5D58"/>
    <w:rsid w:val="006F7B41"/>
    <w:rsid w:val="00702B5D"/>
    <w:rsid w:val="007032B2"/>
    <w:rsid w:val="00703ED2"/>
    <w:rsid w:val="00707B8D"/>
    <w:rsid w:val="00707FC2"/>
    <w:rsid w:val="007125C1"/>
    <w:rsid w:val="00713636"/>
    <w:rsid w:val="00714B8C"/>
    <w:rsid w:val="0071675D"/>
    <w:rsid w:val="00717381"/>
    <w:rsid w:val="00717736"/>
    <w:rsid w:val="00730634"/>
    <w:rsid w:val="00732B47"/>
    <w:rsid w:val="0073529B"/>
    <w:rsid w:val="00735CF5"/>
    <w:rsid w:val="0074063A"/>
    <w:rsid w:val="007417DF"/>
    <w:rsid w:val="00742AA4"/>
    <w:rsid w:val="00743BA1"/>
    <w:rsid w:val="00745F1E"/>
    <w:rsid w:val="00750AD2"/>
    <w:rsid w:val="007515FE"/>
    <w:rsid w:val="00757D67"/>
    <w:rsid w:val="007601D0"/>
    <w:rsid w:val="007603BB"/>
    <w:rsid w:val="0076109D"/>
    <w:rsid w:val="0076200F"/>
    <w:rsid w:val="0076227B"/>
    <w:rsid w:val="00766F1E"/>
    <w:rsid w:val="00767107"/>
    <w:rsid w:val="00767738"/>
    <w:rsid w:val="00767AE3"/>
    <w:rsid w:val="00772EAC"/>
    <w:rsid w:val="00773617"/>
    <w:rsid w:val="007739E7"/>
    <w:rsid w:val="00773BFD"/>
    <w:rsid w:val="007743B3"/>
    <w:rsid w:val="00774490"/>
    <w:rsid w:val="0077575D"/>
    <w:rsid w:val="0078158F"/>
    <w:rsid w:val="007819FF"/>
    <w:rsid w:val="00781B61"/>
    <w:rsid w:val="00782A3B"/>
    <w:rsid w:val="0078360C"/>
    <w:rsid w:val="00784A4C"/>
    <w:rsid w:val="00784BC6"/>
    <w:rsid w:val="0078523D"/>
    <w:rsid w:val="00790701"/>
    <w:rsid w:val="007931DF"/>
    <w:rsid w:val="007A0172"/>
    <w:rsid w:val="007A1804"/>
    <w:rsid w:val="007A224B"/>
    <w:rsid w:val="007A2511"/>
    <w:rsid w:val="007A260E"/>
    <w:rsid w:val="007A30E8"/>
    <w:rsid w:val="007A4D4C"/>
    <w:rsid w:val="007A4DD6"/>
    <w:rsid w:val="007A5CB9"/>
    <w:rsid w:val="007A6CEE"/>
    <w:rsid w:val="007B0010"/>
    <w:rsid w:val="007B11D8"/>
    <w:rsid w:val="007B20AE"/>
    <w:rsid w:val="007B6654"/>
    <w:rsid w:val="007B6B07"/>
    <w:rsid w:val="007B6D43"/>
    <w:rsid w:val="007B749A"/>
    <w:rsid w:val="007B7C6E"/>
    <w:rsid w:val="007B7CC7"/>
    <w:rsid w:val="007B7EB5"/>
    <w:rsid w:val="007D44D7"/>
    <w:rsid w:val="007D621A"/>
    <w:rsid w:val="007D778A"/>
    <w:rsid w:val="007D7918"/>
    <w:rsid w:val="007E058A"/>
    <w:rsid w:val="007E2887"/>
    <w:rsid w:val="007E302C"/>
    <w:rsid w:val="007E5278"/>
    <w:rsid w:val="007E749C"/>
    <w:rsid w:val="007E7BDC"/>
    <w:rsid w:val="007F1B5C"/>
    <w:rsid w:val="007F5363"/>
    <w:rsid w:val="007F5F2B"/>
    <w:rsid w:val="00801257"/>
    <w:rsid w:val="00803B0A"/>
    <w:rsid w:val="00804DED"/>
    <w:rsid w:val="00805317"/>
    <w:rsid w:val="00805B96"/>
    <w:rsid w:val="00807E03"/>
    <w:rsid w:val="008105BE"/>
    <w:rsid w:val="008115A5"/>
    <w:rsid w:val="00811D46"/>
    <w:rsid w:val="00812AD0"/>
    <w:rsid w:val="008135D4"/>
    <w:rsid w:val="00813D20"/>
    <w:rsid w:val="0081415D"/>
    <w:rsid w:val="00820229"/>
    <w:rsid w:val="00822448"/>
    <w:rsid w:val="008224D0"/>
    <w:rsid w:val="008228FD"/>
    <w:rsid w:val="00822ABE"/>
    <w:rsid w:val="008231C2"/>
    <w:rsid w:val="008244D1"/>
    <w:rsid w:val="00825C34"/>
    <w:rsid w:val="00827F51"/>
    <w:rsid w:val="00830E9C"/>
    <w:rsid w:val="0083104E"/>
    <w:rsid w:val="00831A27"/>
    <w:rsid w:val="00833B98"/>
    <w:rsid w:val="008343BE"/>
    <w:rsid w:val="00834C45"/>
    <w:rsid w:val="00834E7F"/>
    <w:rsid w:val="0083589C"/>
    <w:rsid w:val="00836535"/>
    <w:rsid w:val="008367A0"/>
    <w:rsid w:val="00840FB4"/>
    <w:rsid w:val="008410B2"/>
    <w:rsid w:val="00841FBD"/>
    <w:rsid w:val="0084435A"/>
    <w:rsid w:val="008500A0"/>
    <w:rsid w:val="008524E5"/>
    <w:rsid w:val="0085351C"/>
    <w:rsid w:val="00853AB2"/>
    <w:rsid w:val="0085435A"/>
    <w:rsid w:val="008549CA"/>
    <w:rsid w:val="008556C3"/>
    <w:rsid w:val="0085687C"/>
    <w:rsid w:val="00860460"/>
    <w:rsid w:val="008604CF"/>
    <w:rsid w:val="00860AC4"/>
    <w:rsid w:val="00861043"/>
    <w:rsid w:val="00862D89"/>
    <w:rsid w:val="00863F48"/>
    <w:rsid w:val="008673E2"/>
    <w:rsid w:val="008706C5"/>
    <w:rsid w:val="00873707"/>
    <w:rsid w:val="00873FF6"/>
    <w:rsid w:val="00874B20"/>
    <w:rsid w:val="008757C6"/>
    <w:rsid w:val="008763E1"/>
    <w:rsid w:val="0087775C"/>
    <w:rsid w:val="00877EC8"/>
    <w:rsid w:val="0088005D"/>
    <w:rsid w:val="00880F36"/>
    <w:rsid w:val="008816D5"/>
    <w:rsid w:val="008841A2"/>
    <w:rsid w:val="00885530"/>
    <w:rsid w:val="008910D1"/>
    <w:rsid w:val="0089296C"/>
    <w:rsid w:val="0089331C"/>
    <w:rsid w:val="008940FC"/>
    <w:rsid w:val="00896ABD"/>
    <w:rsid w:val="00897AB6"/>
    <w:rsid w:val="008A07E8"/>
    <w:rsid w:val="008A1A7A"/>
    <w:rsid w:val="008A1C13"/>
    <w:rsid w:val="008A3380"/>
    <w:rsid w:val="008A67B4"/>
    <w:rsid w:val="008A7A9C"/>
    <w:rsid w:val="008B12F3"/>
    <w:rsid w:val="008B5218"/>
    <w:rsid w:val="008B6A57"/>
    <w:rsid w:val="008B7102"/>
    <w:rsid w:val="008C34E6"/>
    <w:rsid w:val="008C3B7D"/>
    <w:rsid w:val="008C463B"/>
    <w:rsid w:val="008C50D6"/>
    <w:rsid w:val="008C595C"/>
    <w:rsid w:val="008D0F90"/>
    <w:rsid w:val="008D2A9A"/>
    <w:rsid w:val="008D3715"/>
    <w:rsid w:val="008D5465"/>
    <w:rsid w:val="008D5E61"/>
    <w:rsid w:val="008D6348"/>
    <w:rsid w:val="008D7EB7"/>
    <w:rsid w:val="008D7EC5"/>
    <w:rsid w:val="008E0EBF"/>
    <w:rsid w:val="008E18D7"/>
    <w:rsid w:val="008E1C8C"/>
    <w:rsid w:val="008E31C9"/>
    <w:rsid w:val="008E3684"/>
    <w:rsid w:val="008E57F5"/>
    <w:rsid w:val="008E7606"/>
    <w:rsid w:val="008F1DAA"/>
    <w:rsid w:val="008F3EBD"/>
    <w:rsid w:val="008F45E7"/>
    <w:rsid w:val="008F4C2F"/>
    <w:rsid w:val="008F592F"/>
    <w:rsid w:val="008F60B2"/>
    <w:rsid w:val="008F7C41"/>
    <w:rsid w:val="009031E2"/>
    <w:rsid w:val="009121E2"/>
    <w:rsid w:val="0091276C"/>
    <w:rsid w:val="009139E4"/>
    <w:rsid w:val="00914E54"/>
    <w:rsid w:val="009165AC"/>
    <w:rsid w:val="00916FFC"/>
    <w:rsid w:val="0092053F"/>
    <w:rsid w:val="0092173D"/>
    <w:rsid w:val="00921FA2"/>
    <w:rsid w:val="0092340A"/>
    <w:rsid w:val="0092342D"/>
    <w:rsid w:val="00924B73"/>
    <w:rsid w:val="00924CD7"/>
    <w:rsid w:val="009313D9"/>
    <w:rsid w:val="00935B7F"/>
    <w:rsid w:val="0093738E"/>
    <w:rsid w:val="00941293"/>
    <w:rsid w:val="00943468"/>
    <w:rsid w:val="00946372"/>
    <w:rsid w:val="00950C17"/>
    <w:rsid w:val="00951FAF"/>
    <w:rsid w:val="00954740"/>
    <w:rsid w:val="00955AE5"/>
    <w:rsid w:val="00956F7E"/>
    <w:rsid w:val="00957CD2"/>
    <w:rsid w:val="00962E71"/>
    <w:rsid w:val="0096308B"/>
    <w:rsid w:val="00963853"/>
    <w:rsid w:val="00963ABC"/>
    <w:rsid w:val="00965D21"/>
    <w:rsid w:val="00967764"/>
    <w:rsid w:val="00970038"/>
    <w:rsid w:val="00970B0E"/>
    <w:rsid w:val="00970BB9"/>
    <w:rsid w:val="009726EE"/>
    <w:rsid w:val="00972CDE"/>
    <w:rsid w:val="009733DD"/>
    <w:rsid w:val="00974BF0"/>
    <w:rsid w:val="00975573"/>
    <w:rsid w:val="00976999"/>
    <w:rsid w:val="00976D03"/>
    <w:rsid w:val="00977B30"/>
    <w:rsid w:val="00982F41"/>
    <w:rsid w:val="00985090"/>
    <w:rsid w:val="00987200"/>
    <w:rsid w:val="00987710"/>
    <w:rsid w:val="009904AB"/>
    <w:rsid w:val="00992203"/>
    <w:rsid w:val="00993C33"/>
    <w:rsid w:val="00995688"/>
    <w:rsid w:val="009958A6"/>
    <w:rsid w:val="00996456"/>
    <w:rsid w:val="009A04F5"/>
    <w:rsid w:val="009A15EF"/>
    <w:rsid w:val="009A2CD5"/>
    <w:rsid w:val="009A38A5"/>
    <w:rsid w:val="009A5B73"/>
    <w:rsid w:val="009B118B"/>
    <w:rsid w:val="009B1737"/>
    <w:rsid w:val="009B2EAC"/>
    <w:rsid w:val="009B3D4B"/>
    <w:rsid w:val="009B5AF0"/>
    <w:rsid w:val="009B5B99"/>
    <w:rsid w:val="009B6B63"/>
    <w:rsid w:val="009B6EFC"/>
    <w:rsid w:val="009C0B48"/>
    <w:rsid w:val="009C1FD0"/>
    <w:rsid w:val="009C2DF8"/>
    <w:rsid w:val="009C31BF"/>
    <w:rsid w:val="009C68B7"/>
    <w:rsid w:val="009D019A"/>
    <w:rsid w:val="009D0834"/>
    <w:rsid w:val="009D0A1E"/>
    <w:rsid w:val="009D2AE3"/>
    <w:rsid w:val="009D52BC"/>
    <w:rsid w:val="009D688E"/>
    <w:rsid w:val="009D733F"/>
    <w:rsid w:val="009D7D0A"/>
    <w:rsid w:val="009E089E"/>
    <w:rsid w:val="009E09D9"/>
    <w:rsid w:val="009E1190"/>
    <w:rsid w:val="009E5E09"/>
    <w:rsid w:val="009F01B1"/>
    <w:rsid w:val="009F0DBB"/>
    <w:rsid w:val="009F0FE5"/>
    <w:rsid w:val="009F3887"/>
    <w:rsid w:val="009F4364"/>
    <w:rsid w:val="009F47FC"/>
    <w:rsid w:val="009F4B15"/>
    <w:rsid w:val="009F659A"/>
    <w:rsid w:val="009F732B"/>
    <w:rsid w:val="00A01FE0"/>
    <w:rsid w:val="00A06945"/>
    <w:rsid w:val="00A10337"/>
    <w:rsid w:val="00A10656"/>
    <w:rsid w:val="00A113C0"/>
    <w:rsid w:val="00A12FA6"/>
    <w:rsid w:val="00A13157"/>
    <w:rsid w:val="00A1339B"/>
    <w:rsid w:val="00A14ABA"/>
    <w:rsid w:val="00A20BDD"/>
    <w:rsid w:val="00A237BD"/>
    <w:rsid w:val="00A24396"/>
    <w:rsid w:val="00A24CB6"/>
    <w:rsid w:val="00A26CD2"/>
    <w:rsid w:val="00A27667"/>
    <w:rsid w:val="00A31D20"/>
    <w:rsid w:val="00A32715"/>
    <w:rsid w:val="00A32979"/>
    <w:rsid w:val="00A32E5F"/>
    <w:rsid w:val="00A3302D"/>
    <w:rsid w:val="00A34A67"/>
    <w:rsid w:val="00A34C40"/>
    <w:rsid w:val="00A37462"/>
    <w:rsid w:val="00A422D2"/>
    <w:rsid w:val="00A459E1"/>
    <w:rsid w:val="00A466FF"/>
    <w:rsid w:val="00A46AC4"/>
    <w:rsid w:val="00A47240"/>
    <w:rsid w:val="00A4792B"/>
    <w:rsid w:val="00A52296"/>
    <w:rsid w:val="00A55661"/>
    <w:rsid w:val="00A612E7"/>
    <w:rsid w:val="00A61B70"/>
    <w:rsid w:val="00A61FA8"/>
    <w:rsid w:val="00A6334B"/>
    <w:rsid w:val="00A637F4"/>
    <w:rsid w:val="00A64DF2"/>
    <w:rsid w:val="00A65485"/>
    <w:rsid w:val="00A66E05"/>
    <w:rsid w:val="00A70753"/>
    <w:rsid w:val="00A712D2"/>
    <w:rsid w:val="00A73263"/>
    <w:rsid w:val="00A82C8A"/>
    <w:rsid w:val="00A8346B"/>
    <w:rsid w:val="00A852FF"/>
    <w:rsid w:val="00A87337"/>
    <w:rsid w:val="00A90C97"/>
    <w:rsid w:val="00A92DDC"/>
    <w:rsid w:val="00A943F7"/>
    <w:rsid w:val="00A960C8"/>
    <w:rsid w:val="00A96604"/>
    <w:rsid w:val="00A96F7C"/>
    <w:rsid w:val="00A971E0"/>
    <w:rsid w:val="00A971F1"/>
    <w:rsid w:val="00AA03DF"/>
    <w:rsid w:val="00AA1B4F"/>
    <w:rsid w:val="00AA21D8"/>
    <w:rsid w:val="00AA271A"/>
    <w:rsid w:val="00AA3270"/>
    <w:rsid w:val="00AA54F3"/>
    <w:rsid w:val="00AA639C"/>
    <w:rsid w:val="00AA6B43"/>
    <w:rsid w:val="00AA720D"/>
    <w:rsid w:val="00AB3082"/>
    <w:rsid w:val="00AB367A"/>
    <w:rsid w:val="00AB6F84"/>
    <w:rsid w:val="00AC01D1"/>
    <w:rsid w:val="00AC0818"/>
    <w:rsid w:val="00AC0AB2"/>
    <w:rsid w:val="00AC0E9F"/>
    <w:rsid w:val="00AC5204"/>
    <w:rsid w:val="00AC52A5"/>
    <w:rsid w:val="00AC6EFD"/>
    <w:rsid w:val="00AC7151"/>
    <w:rsid w:val="00AD2326"/>
    <w:rsid w:val="00AD3A51"/>
    <w:rsid w:val="00AD460A"/>
    <w:rsid w:val="00AD64BE"/>
    <w:rsid w:val="00AD6A05"/>
    <w:rsid w:val="00AE118B"/>
    <w:rsid w:val="00AE272B"/>
    <w:rsid w:val="00AE3E3A"/>
    <w:rsid w:val="00AE4519"/>
    <w:rsid w:val="00AE77B4"/>
    <w:rsid w:val="00AE7C1A"/>
    <w:rsid w:val="00AE7DF8"/>
    <w:rsid w:val="00AE7E80"/>
    <w:rsid w:val="00AF0D9C"/>
    <w:rsid w:val="00AF13AB"/>
    <w:rsid w:val="00AF1D36"/>
    <w:rsid w:val="00AF280B"/>
    <w:rsid w:val="00AF5F75"/>
    <w:rsid w:val="00AF6001"/>
    <w:rsid w:val="00AF767C"/>
    <w:rsid w:val="00AF77DE"/>
    <w:rsid w:val="00B01A16"/>
    <w:rsid w:val="00B062F6"/>
    <w:rsid w:val="00B07F45"/>
    <w:rsid w:val="00B1021A"/>
    <w:rsid w:val="00B10B18"/>
    <w:rsid w:val="00B10BA6"/>
    <w:rsid w:val="00B111AD"/>
    <w:rsid w:val="00B1481A"/>
    <w:rsid w:val="00B15A1F"/>
    <w:rsid w:val="00B15FE9"/>
    <w:rsid w:val="00B21426"/>
    <w:rsid w:val="00B2148A"/>
    <w:rsid w:val="00B21706"/>
    <w:rsid w:val="00B220C2"/>
    <w:rsid w:val="00B230D8"/>
    <w:rsid w:val="00B25B32"/>
    <w:rsid w:val="00B32616"/>
    <w:rsid w:val="00B34D5B"/>
    <w:rsid w:val="00B34DEE"/>
    <w:rsid w:val="00B36C42"/>
    <w:rsid w:val="00B41EED"/>
    <w:rsid w:val="00B42EA7"/>
    <w:rsid w:val="00B4631B"/>
    <w:rsid w:val="00B50E7B"/>
    <w:rsid w:val="00B51845"/>
    <w:rsid w:val="00B51923"/>
    <w:rsid w:val="00B5337C"/>
    <w:rsid w:val="00B53FDE"/>
    <w:rsid w:val="00B56397"/>
    <w:rsid w:val="00B571DA"/>
    <w:rsid w:val="00B57668"/>
    <w:rsid w:val="00B57F7D"/>
    <w:rsid w:val="00B6027B"/>
    <w:rsid w:val="00B636C8"/>
    <w:rsid w:val="00B65EDB"/>
    <w:rsid w:val="00B67AFF"/>
    <w:rsid w:val="00B70B59"/>
    <w:rsid w:val="00B71114"/>
    <w:rsid w:val="00B73657"/>
    <w:rsid w:val="00B739B3"/>
    <w:rsid w:val="00B75C5A"/>
    <w:rsid w:val="00B81B15"/>
    <w:rsid w:val="00B83F12"/>
    <w:rsid w:val="00B915AE"/>
    <w:rsid w:val="00B93313"/>
    <w:rsid w:val="00B96933"/>
    <w:rsid w:val="00BA1735"/>
    <w:rsid w:val="00BA19FA"/>
    <w:rsid w:val="00BA3015"/>
    <w:rsid w:val="00BA3731"/>
    <w:rsid w:val="00BA4288"/>
    <w:rsid w:val="00BA64B0"/>
    <w:rsid w:val="00BA6F4C"/>
    <w:rsid w:val="00BB0902"/>
    <w:rsid w:val="00BB09FD"/>
    <w:rsid w:val="00BB13D1"/>
    <w:rsid w:val="00BB1F9C"/>
    <w:rsid w:val="00BB358C"/>
    <w:rsid w:val="00BB48E5"/>
    <w:rsid w:val="00BB5607"/>
    <w:rsid w:val="00BB5ACA"/>
    <w:rsid w:val="00BB627F"/>
    <w:rsid w:val="00BC090C"/>
    <w:rsid w:val="00BC0C17"/>
    <w:rsid w:val="00BC0D40"/>
    <w:rsid w:val="00BC1277"/>
    <w:rsid w:val="00BC150A"/>
    <w:rsid w:val="00BC2B26"/>
    <w:rsid w:val="00BC3823"/>
    <w:rsid w:val="00BC5841"/>
    <w:rsid w:val="00BC6A73"/>
    <w:rsid w:val="00BD294D"/>
    <w:rsid w:val="00BD2EF0"/>
    <w:rsid w:val="00BD60B4"/>
    <w:rsid w:val="00BD67EB"/>
    <w:rsid w:val="00BD796B"/>
    <w:rsid w:val="00BE40C0"/>
    <w:rsid w:val="00BE5F4A"/>
    <w:rsid w:val="00BE7AEF"/>
    <w:rsid w:val="00BF09B0"/>
    <w:rsid w:val="00BF1544"/>
    <w:rsid w:val="00BF1B53"/>
    <w:rsid w:val="00BF1F6E"/>
    <w:rsid w:val="00BF246D"/>
    <w:rsid w:val="00BF2682"/>
    <w:rsid w:val="00C031D1"/>
    <w:rsid w:val="00C06F06"/>
    <w:rsid w:val="00C10649"/>
    <w:rsid w:val="00C11D5C"/>
    <w:rsid w:val="00C15382"/>
    <w:rsid w:val="00C20FAD"/>
    <w:rsid w:val="00C21734"/>
    <w:rsid w:val="00C2375F"/>
    <w:rsid w:val="00C23F45"/>
    <w:rsid w:val="00C247CB"/>
    <w:rsid w:val="00C31298"/>
    <w:rsid w:val="00C31383"/>
    <w:rsid w:val="00C32E66"/>
    <w:rsid w:val="00C3355F"/>
    <w:rsid w:val="00C33A04"/>
    <w:rsid w:val="00C3569A"/>
    <w:rsid w:val="00C420B2"/>
    <w:rsid w:val="00C43462"/>
    <w:rsid w:val="00C43F48"/>
    <w:rsid w:val="00C448FF"/>
    <w:rsid w:val="00C45E57"/>
    <w:rsid w:val="00C47075"/>
    <w:rsid w:val="00C471A3"/>
    <w:rsid w:val="00C47E6B"/>
    <w:rsid w:val="00C52A7F"/>
    <w:rsid w:val="00C52F29"/>
    <w:rsid w:val="00C54998"/>
    <w:rsid w:val="00C54C6E"/>
    <w:rsid w:val="00C562DC"/>
    <w:rsid w:val="00C56CE6"/>
    <w:rsid w:val="00C5745F"/>
    <w:rsid w:val="00C60005"/>
    <w:rsid w:val="00C61A98"/>
    <w:rsid w:val="00C63201"/>
    <w:rsid w:val="00C6370A"/>
    <w:rsid w:val="00C64E62"/>
    <w:rsid w:val="00C651D5"/>
    <w:rsid w:val="00C65CCC"/>
    <w:rsid w:val="00C71109"/>
    <w:rsid w:val="00C75A27"/>
    <w:rsid w:val="00C7618F"/>
    <w:rsid w:val="00C765A9"/>
    <w:rsid w:val="00C80A75"/>
    <w:rsid w:val="00C81157"/>
    <w:rsid w:val="00C8162D"/>
    <w:rsid w:val="00C830BB"/>
    <w:rsid w:val="00C83A0B"/>
    <w:rsid w:val="00C842D0"/>
    <w:rsid w:val="00C84484"/>
    <w:rsid w:val="00C84AC5"/>
    <w:rsid w:val="00C84ED1"/>
    <w:rsid w:val="00C863CC"/>
    <w:rsid w:val="00C9038F"/>
    <w:rsid w:val="00C92AAB"/>
    <w:rsid w:val="00C95D4C"/>
    <w:rsid w:val="00C9637F"/>
    <w:rsid w:val="00C9708A"/>
    <w:rsid w:val="00CA2435"/>
    <w:rsid w:val="00CA4068"/>
    <w:rsid w:val="00CA5B52"/>
    <w:rsid w:val="00CA67F4"/>
    <w:rsid w:val="00CB02D2"/>
    <w:rsid w:val="00CB18D9"/>
    <w:rsid w:val="00CB37F8"/>
    <w:rsid w:val="00CB4A2E"/>
    <w:rsid w:val="00CB7DC3"/>
    <w:rsid w:val="00CC13CC"/>
    <w:rsid w:val="00CC5009"/>
    <w:rsid w:val="00CC5BE1"/>
    <w:rsid w:val="00CC61E3"/>
    <w:rsid w:val="00CC75A2"/>
    <w:rsid w:val="00CC7A18"/>
    <w:rsid w:val="00CD0E2F"/>
    <w:rsid w:val="00CD1D49"/>
    <w:rsid w:val="00CD2F20"/>
    <w:rsid w:val="00CD6B20"/>
    <w:rsid w:val="00CD7531"/>
    <w:rsid w:val="00CD7EB2"/>
    <w:rsid w:val="00CE0A8E"/>
    <w:rsid w:val="00CE0E67"/>
    <w:rsid w:val="00CE1339"/>
    <w:rsid w:val="00CE61CC"/>
    <w:rsid w:val="00CE6E42"/>
    <w:rsid w:val="00CF160C"/>
    <w:rsid w:val="00CF20B7"/>
    <w:rsid w:val="00CF4054"/>
    <w:rsid w:val="00CF51DC"/>
    <w:rsid w:val="00CF6692"/>
    <w:rsid w:val="00CF7441"/>
    <w:rsid w:val="00D00D16"/>
    <w:rsid w:val="00D03749"/>
    <w:rsid w:val="00D03C6C"/>
    <w:rsid w:val="00D04760"/>
    <w:rsid w:val="00D04A95"/>
    <w:rsid w:val="00D06288"/>
    <w:rsid w:val="00D068C7"/>
    <w:rsid w:val="00D128A4"/>
    <w:rsid w:val="00D147C8"/>
    <w:rsid w:val="00D15131"/>
    <w:rsid w:val="00D16F5D"/>
    <w:rsid w:val="00D16FA2"/>
    <w:rsid w:val="00D20954"/>
    <w:rsid w:val="00D21C39"/>
    <w:rsid w:val="00D21FC6"/>
    <w:rsid w:val="00D2243A"/>
    <w:rsid w:val="00D26316"/>
    <w:rsid w:val="00D33393"/>
    <w:rsid w:val="00D33883"/>
    <w:rsid w:val="00D33D36"/>
    <w:rsid w:val="00D34823"/>
    <w:rsid w:val="00D34D94"/>
    <w:rsid w:val="00D409E2"/>
    <w:rsid w:val="00D4137E"/>
    <w:rsid w:val="00D421ED"/>
    <w:rsid w:val="00D427D7"/>
    <w:rsid w:val="00D44E62"/>
    <w:rsid w:val="00D47D9B"/>
    <w:rsid w:val="00D51570"/>
    <w:rsid w:val="00D53039"/>
    <w:rsid w:val="00D556AD"/>
    <w:rsid w:val="00D60381"/>
    <w:rsid w:val="00D6092A"/>
    <w:rsid w:val="00D61049"/>
    <w:rsid w:val="00D616DE"/>
    <w:rsid w:val="00D62201"/>
    <w:rsid w:val="00D651D1"/>
    <w:rsid w:val="00D6542B"/>
    <w:rsid w:val="00D67E71"/>
    <w:rsid w:val="00D717BB"/>
    <w:rsid w:val="00D7226B"/>
    <w:rsid w:val="00D72707"/>
    <w:rsid w:val="00D72CEB"/>
    <w:rsid w:val="00D75A9C"/>
    <w:rsid w:val="00D76933"/>
    <w:rsid w:val="00D829C8"/>
    <w:rsid w:val="00D90871"/>
    <w:rsid w:val="00D9155F"/>
    <w:rsid w:val="00D9403F"/>
    <w:rsid w:val="00D959B4"/>
    <w:rsid w:val="00DA25FC"/>
    <w:rsid w:val="00DA44DE"/>
    <w:rsid w:val="00DA46DC"/>
    <w:rsid w:val="00DA4751"/>
    <w:rsid w:val="00DA714D"/>
    <w:rsid w:val="00DA7D44"/>
    <w:rsid w:val="00DB3AEA"/>
    <w:rsid w:val="00DB620A"/>
    <w:rsid w:val="00DB744E"/>
    <w:rsid w:val="00DC0017"/>
    <w:rsid w:val="00DC34FC"/>
    <w:rsid w:val="00DC3832"/>
    <w:rsid w:val="00DC3F4E"/>
    <w:rsid w:val="00DC5606"/>
    <w:rsid w:val="00DC7A51"/>
    <w:rsid w:val="00DD1901"/>
    <w:rsid w:val="00DD3B1E"/>
    <w:rsid w:val="00DE5B5F"/>
    <w:rsid w:val="00DF614E"/>
    <w:rsid w:val="00E00696"/>
    <w:rsid w:val="00E02047"/>
    <w:rsid w:val="00E0298F"/>
    <w:rsid w:val="00E03651"/>
    <w:rsid w:val="00E03808"/>
    <w:rsid w:val="00E060C2"/>
    <w:rsid w:val="00E06324"/>
    <w:rsid w:val="00E077B5"/>
    <w:rsid w:val="00E07B81"/>
    <w:rsid w:val="00E10AFD"/>
    <w:rsid w:val="00E12B11"/>
    <w:rsid w:val="00E12FB0"/>
    <w:rsid w:val="00E14814"/>
    <w:rsid w:val="00E1591B"/>
    <w:rsid w:val="00E16A50"/>
    <w:rsid w:val="00E2453A"/>
    <w:rsid w:val="00E249D5"/>
    <w:rsid w:val="00E25017"/>
    <w:rsid w:val="00E254FC"/>
    <w:rsid w:val="00E26F73"/>
    <w:rsid w:val="00E27DC2"/>
    <w:rsid w:val="00E30A34"/>
    <w:rsid w:val="00E33C68"/>
    <w:rsid w:val="00E34EEB"/>
    <w:rsid w:val="00E3687C"/>
    <w:rsid w:val="00E41841"/>
    <w:rsid w:val="00E44EB9"/>
    <w:rsid w:val="00E45BDC"/>
    <w:rsid w:val="00E46358"/>
    <w:rsid w:val="00E471DC"/>
    <w:rsid w:val="00E50179"/>
    <w:rsid w:val="00E50EB4"/>
    <w:rsid w:val="00E532FC"/>
    <w:rsid w:val="00E559B4"/>
    <w:rsid w:val="00E55BB0"/>
    <w:rsid w:val="00E609E5"/>
    <w:rsid w:val="00E60F27"/>
    <w:rsid w:val="00E61D17"/>
    <w:rsid w:val="00E64D93"/>
    <w:rsid w:val="00E64FF1"/>
    <w:rsid w:val="00E65EDB"/>
    <w:rsid w:val="00E66927"/>
    <w:rsid w:val="00E677B8"/>
    <w:rsid w:val="00E67FA1"/>
    <w:rsid w:val="00E7387D"/>
    <w:rsid w:val="00E73D53"/>
    <w:rsid w:val="00E75111"/>
    <w:rsid w:val="00E7718D"/>
    <w:rsid w:val="00E77296"/>
    <w:rsid w:val="00E81FE1"/>
    <w:rsid w:val="00E83519"/>
    <w:rsid w:val="00E84370"/>
    <w:rsid w:val="00E86942"/>
    <w:rsid w:val="00E87527"/>
    <w:rsid w:val="00E87EF7"/>
    <w:rsid w:val="00E90ABD"/>
    <w:rsid w:val="00E917EE"/>
    <w:rsid w:val="00E93763"/>
    <w:rsid w:val="00E95169"/>
    <w:rsid w:val="00E96C4C"/>
    <w:rsid w:val="00EA2245"/>
    <w:rsid w:val="00EA2AAE"/>
    <w:rsid w:val="00EA2EC0"/>
    <w:rsid w:val="00EA3106"/>
    <w:rsid w:val="00EA427A"/>
    <w:rsid w:val="00EA443E"/>
    <w:rsid w:val="00EA723B"/>
    <w:rsid w:val="00EA735A"/>
    <w:rsid w:val="00EB10F6"/>
    <w:rsid w:val="00EB6350"/>
    <w:rsid w:val="00EB687A"/>
    <w:rsid w:val="00EB7061"/>
    <w:rsid w:val="00EC187F"/>
    <w:rsid w:val="00EC2A09"/>
    <w:rsid w:val="00EC2F62"/>
    <w:rsid w:val="00EC34F9"/>
    <w:rsid w:val="00EC62EB"/>
    <w:rsid w:val="00EC6369"/>
    <w:rsid w:val="00EC6E9F"/>
    <w:rsid w:val="00ED44F0"/>
    <w:rsid w:val="00ED4B33"/>
    <w:rsid w:val="00ED52D6"/>
    <w:rsid w:val="00ED5993"/>
    <w:rsid w:val="00ED7DD6"/>
    <w:rsid w:val="00EE060B"/>
    <w:rsid w:val="00EE15A1"/>
    <w:rsid w:val="00EE2A7C"/>
    <w:rsid w:val="00EE2C42"/>
    <w:rsid w:val="00EE341B"/>
    <w:rsid w:val="00EE4453"/>
    <w:rsid w:val="00EE47F7"/>
    <w:rsid w:val="00EE5FCE"/>
    <w:rsid w:val="00EE6BBD"/>
    <w:rsid w:val="00EE6E1E"/>
    <w:rsid w:val="00EE705F"/>
    <w:rsid w:val="00EF10C7"/>
    <w:rsid w:val="00EF1462"/>
    <w:rsid w:val="00EF3F95"/>
    <w:rsid w:val="00EF54FD"/>
    <w:rsid w:val="00F04D79"/>
    <w:rsid w:val="00F07F0D"/>
    <w:rsid w:val="00F114E9"/>
    <w:rsid w:val="00F13112"/>
    <w:rsid w:val="00F1326B"/>
    <w:rsid w:val="00F16FE6"/>
    <w:rsid w:val="00F21943"/>
    <w:rsid w:val="00F22CF3"/>
    <w:rsid w:val="00F238BD"/>
    <w:rsid w:val="00F24992"/>
    <w:rsid w:val="00F25537"/>
    <w:rsid w:val="00F25CE7"/>
    <w:rsid w:val="00F2611B"/>
    <w:rsid w:val="00F31145"/>
    <w:rsid w:val="00F32F2F"/>
    <w:rsid w:val="00F33F3F"/>
    <w:rsid w:val="00F35BDD"/>
    <w:rsid w:val="00F35EF0"/>
    <w:rsid w:val="00F3781F"/>
    <w:rsid w:val="00F403FD"/>
    <w:rsid w:val="00F41E72"/>
    <w:rsid w:val="00F44D0C"/>
    <w:rsid w:val="00F45BDF"/>
    <w:rsid w:val="00F50300"/>
    <w:rsid w:val="00F50490"/>
    <w:rsid w:val="00F509BC"/>
    <w:rsid w:val="00F5414B"/>
    <w:rsid w:val="00F55A45"/>
    <w:rsid w:val="00F56E39"/>
    <w:rsid w:val="00F573B8"/>
    <w:rsid w:val="00F6204D"/>
    <w:rsid w:val="00F623E9"/>
    <w:rsid w:val="00F63951"/>
    <w:rsid w:val="00F63C86"/>
    <w:rsid w:val="00F70AAD"/>
    <w:rsid w:val="00F72CEC"/>
    <w:rsid w:val="00F734A4"/>
    <w:rsid w:val="00F756F1"/>
    <w:rsid w:val="00F766BE"/>
    <w:rsid w:val="00F77EB9"/>
    <w:rsid w:val="00F80635"/>
    <w:rsid w:val="00F8115F"/>
    <w:rsid w:val="00F815D1"/>
    <w:rsid w:val="00F81E7E"/>
    <w:rsid w:val="00F81F0F"/>
    <w:rsid w:val="00F825F4"/>
    <w:rsid w:val="00F9224A"/>
    <w:rsid w:val="00F92AA1"/>
    <w:rsid w:val="00F932DE"/>
    <w:rsid w:val="00F953EC"/>
    <w:rsid w:val="00F963DD"/>
    <w:rsid w:val="00F9641A"/>
    <w:rsid w:val="00F97004"/>
    <w:rsid w:val="00FA2045"/>
    <w:rsid w:val="00FA34F0"/>
    <w:rsid w:val="00FA5E2D"/>
    <w:rsid w:val="00FA7A66"/>
    <w:rsid w:val="00FB1AA9"/>
    <w:rsid w:val="00FB31D4"/>
    <w:rsid w:val="00FB4B5A"/>
    <w:rsid w:val="00FB5963"/>
    <w:rsid w:val="00FB5DAA"/>
    <w:rsid w:val="00FB7290"/>
    <w:rsid w:val="00FB7D7A"/>
    <w:rsid w:val="00FC04B9"/>
    <w:rsid w:val="00FC161A"/>
    <w:rsid w:val="00FC23D5"/>
    <w:rsid w:val="00FC37FA"/>
    <w:rsid w:val="00FC4337"/>
    <w:rsid w:val="00FC4C1A"/>
    <w:rsid w:val="00FC628F"/>
    <w:rsid w:val="00FC6468"/>
    <w:rsid w:val="00FC6D49"/>
    <w:rsid w:val="00FD02EA"/>
    <w:rsid w:val="00FD0ED1"/>
    <w:rsid w:val="00FD11B2"/>
    <w:rsid w:val="00FD47F2"/>
    <w:rsid w:val="00FD4922"/>
    <w:rsid w:val="00FD4929"/>
    <w:rsid w:val="00FD4A0A"/>
    <w:rsid w:val="00FD6461"/>
    <w:rsid w:val="00FD6A18"/>
    <w:rsid w:val="00FD6AD5"/>
    <w:rsid w:val="00FE0281"/>
    <w:rsid w:val="00FE060C"/>
    <w:rsid w:val="00FE7083"/>
    <w:rsid w:val="00FE714C"/>
    <w:rsid w:val="00FF019F"/>
    <w:rsid w:val="00FF1B2A"/>
    <w:rsid w:val="00FF1E17"/>
    <w:rsid w:val="00FF2160"/>
    <w:rsid w:val="00FF2D2F"/>
    <w:rsid w:val="00FF30DE"/>
    <w:rsid w:val="00FF32B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8347290-D94C-4BF5-A772-4D86794DB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D348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224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41792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7199093">
      <w:bodyDiv w:val="1"/>
      <w:marLeft w:val="0"/>
      <w:marRight w:val="0"/>
      <w:marTop w:val="0"/>
      <w:marBottom w:val="0"/>
      <w:divBdr>
        <w:top w:val="none" w:sz="0" w:space="0" w:color="auto"/>
        <w:left w:val="none" w:sz="0" w:space="0" w:color="auto"/>
        <w:bottom w:val="none" w:sz="0" w:space="0" w:color="auto"/>
        <w:right w:val="none" w:sz="0" w:space="0" w:color="auto"/>
      </w:divBdr>
      <w:divsChild>
        <w:div w:id="1118179411">
          <w:marLeft w:val="0"/>
          <w:marRight w:val="0"/>
          <w:marTop w:val="0"/>
          <w:marBottom w:val="0"/>
          <w:divBdr>
            <w:top w:val="none" w:sz="0" w:space="0" w:color="auto"/>
            <w:left w:val="none" w:sz="0" w:space="0" w:color="auto"/>
            <w:bottom w:val="none" w:sz="0" w:space="0" w:color="auto"/>
            <w:right w:val="none" w:sz="0" w:space="0" w:color="auto"/>
          </w:divBdr>
        </w:div>
        <w:div w:id="1185098660">
          <w:marLeft w:val="0"/>
          <w:marRight w:val="0"/>
          <w:marTop w:val="0"/>
          <w:marBottom w:val="0"/>
          <w:divBdr>
            <w:top w:val="none" w:sz="0" w:space="0" w:color="auto"/>
            <w:left w:val="none" w:sz="0" w:space="0" w:color="auto"/>
            <w:bottom w:val="none" w:sz="0" w:space="0" w:color="auto"/>
            <w:right w:val="none" w:sz="0" w:space="0" w:color="auto"/>
          </w:divBdr>
        </w:div>
        <w:div w:id="1190947527">
          <w:marLeft w:val="0"/>
          <w:marRight w:val="0"/>
          <w:marTop w:val="0"/>
          <w:marBottom w:val="0"/>
          <w:divBdr>
            <w:top w:val="none" w:sz="0" w:space="0" w:color="auto"/>
            <w:left w:val="none" w:sz="0" w:space="0" w:color="auto"/>
            <w:bottom w:val="none" w:sz="0" w:space="0" w:color="auto"/>
            <w:right w:val="none" w:sz="0" w:space="0" w:color="auto"/>
          </w:divBdr>
        </w:div>
        <w:div w:id="1979341756">
          <w:marLeft w:val="0"/>
          <w:marRight w:val="0"/>
          <w:marTop w:val="0"/>
          <w:marBottom w:val="0"/>
          <w:divBdr>
            <w:top w:val="none" w:sz="0" w:space="0" w:color="auto"/>
            <w:left w:val="none" w:sz="0" w:space="0" w:color="auto"/>
            <w:bottom w:val="none" w:sz="0" w:space="0" w:color="auto"/>
            <w:right w:val="none" w:sz="0" w:space="0" w:color="auto"/>
          </w:divBdr>
        </w:div>
        <w:div w:id="1670597236">
          <w:marLeft w:val="0"/>
          <w:marRight w:val="0"/>
          <w:marTop w:val="0"/>
          <w:marBottom w:val="0"/>
          <w:divBdr>
            <w:top w:val="none" w:sz="0" w:space="0" w:color="auto"/>
            <w:left w:val="none" w:sz="0" w:space="0" w:color="auto"/>
            <w:bottom w:val="none" w:sz="0" w:space="0" w:color="auto"/>
            <w:right w:val="none" w:sz="0" w:space="0" w:color="auto"/>
          </w:divBdr>
        </w:div>
        <w:div w:id="1557202783">
          <w:marLeft w:val="0"/>
          <w:marRight w:val="0"/>
          <w:marTop w:val="0"/>
          <w:marBottom w:val="0"/>
          <w:divBdr>
            <w:top w:val="none" w:sz="0" w:space="0" w:color="auto"/>
            <w:left w:val="none" w:sz="0" w:space="0" w:color="auto"/>
            <w:bottom w:val="none" w:sz="0" w:space="0" w:color="auto"/>
            <w:right w:val="none" w:sz="0" w:space="0" w:color="auto"/>
          </w:divBdr>
        </w:div>
      </w:divsChild>
    </w:div>
    <w:div w:id="1750078279">
      <w:bodyDiv w:val="1"/>
      <w:marLeft w:val="0"/>
      <w:marRight w:val="0"/>
      <w:marTop w:val="0"/>
      <w:marBottom w:val="0"/>
      <w:divBdr>
        <w:top w:val="none" w:sz="0" w:space="0" w:color="auto"/>
        <w:left w:val="none" w:sz="0" w:space="0" w:color="auto"/>
        <w:bottom w:val="none" w:sz="0" w:space="0" w:color="auto"/>
        <w:right w:val="none" w:sz="0" w:space="0" w:color="auto"/>
      </w:divBdr>
    </w:div>
    <w:div w:id="1780174064">
      <w:bodyDiv w:val="1"/>
      <w:marLeft w:val="0"/>
      <w:marRight w:val="0"/>
      <w:marTop w:val="0"/>
      <w:marBottom w:val="0"/>
      <w:divBdr>
        <w:top w:val="none" w:sz="0" w:space="0" w:color="auto"/>
        <w:left w:val="none" w:sz="0" w:space="0" w:color="auto"/>
        <w:bottom w:val="none" w:sz="0" w:space="0" w:color="auto"/>
        <w:right w:val="none" w:sz="0" w:space="0" w:color="auto"/>
      </w:divBdr>
    </w:div>
    <w:div w:id="181255802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C8870B-7A51-44E3-B3DC-FAE9063A5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182</Words>
  <Characters>109342</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82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2</cp:revision>
  <cp:lastPrinted>2018-02-06T14:47:00Z</cp:lastPrinted>
  <dcterms:created xsi:type="dcterms:W3CDTF">2018-04-26T17:41:00Z</dcterms:created>
  <dcterms:modified xsi:type="dcterms:W3CDTF">2018-04-26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353fd994-4bac-367f-8b0b-940b7a4a5b03</vt:lpwstr>
  </property>
  <property fmtid="{D5CDD505-2E9C-101B-9397-08002B2CF9AE}" pid="10" name="Mendeley Recent Style Id 0_1">
    <vt:lpwstr>http://www.zotero.org/styles/american-sociological-association</vt:lpwstr>
  </property>
  <property fmtid="{D5CDD505-2E9C-101B-9397-08002B2CF9AE}" pid="11" name="Mendeley Recent Style Name 0_1">
    <vt:lpwstr>American Sociological Association</vt:lpwstr>
  </property>
  <property fmtid="{D5CDD505-2E9C-101B-9397-08002B2CF9AE}" pid="12" name="Mendeley Recent Style Id 1_1">
    <vt:lpwstr>http://www.zotero.org/styles/brain-behavior-and-immunity</vt:lpwstr>
  </property>
  <property fmtid="{D5CDD505-2E9C-101B-9397-08002B2CF9AE}" pid="13" name="Mendeley Recent Style Name 1_1">
    <vt:lpwstr>Brain Behavior and Immunity</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6th edition (author-date)</vt:lpwstr>
  </property>
  <property fmtid="{D5CDD505-2E9C-101B-9397-08002B2CF9AE}" pid="16" name="Mendeley Recent Style Id 3_1">
    <vt:lpwstr>http://www.zotero.org/styles/harvard1</vt:lpwstr>
  </property>
  <property fmtid="{D5CDD505-2E9C-101B-9397-08002B2CF9AE}" pid="17" name="Mendeley Recent Style Name 3_1">
    <vt:lpwstr>Harvard reference format 1 (deprecate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journal-of-neuroimmunology</vt:lpwstr>
  </property>
  <property fmtid="{D5CDD505-2E9C-101B-9397-08002B2CF9AE}" pid="21" name="Mendeley Recent Style Name 5_1">
    <vt:lpwstr>Journal of Neuroimmunology</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neuroscience-letters</vt:lpwstr>
  </property>
  <property fmtid="{D5CDD505-2E9C-101B-9397-08002B2CF9AE}" pid="27" name="Mendeley Recent Style Name 8_1">
    <vt:lpwstr>Neuroscience Letters</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Citation Style_1">
    <vt:lpwstr>http://www.zotero.org/styles/nature</vt:lpwstr>
  </property>
</Properties>
</file>